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0.2 -->
  <w:body>
    <w:p w:rsidR="000F34E8" w:rsidRPr="00BC448D" w:rsidP="00A5433E" w14:paraId="1B74B328" w14:textId="59D88515">
      <w:pPr>
        <w:jc w:val="left"/>
        <w:rPr>
          <w:rFonts w:cstheme="minorHAnsi"/>
          <w:b/>
          <w:bCs/>
        </w:rPr>
      </w:pPr>
      <w:r w:rsidRPr="00BC448D">
        <w:rPr>
          <w:rFonts w:cstheme="minorHAnsi"/>
          <w:b/>
          <w:bCs/>
        </w:rPr>
        <w:t xml:space="preserve">FULL TITLE: </w:t>
      </w:r>
      <w:bookmarkStart w:id="0" w:name="_Hlk117527750"/>
      <w:r w:rsidRPr="00BC448D" w:rsidR="007E4CB4">
        <w:rPr>
          <w:rFonts w:cstheme="minorHAnsi"/>
          <w:b/>
          <w:bCs/>
        </w:rPr>
        <w:t>‘Real-world’</w:t>
      </w:r>
      <w:r w:rsidRPr="00BC448D">
        <w:rPr>
          <w:rFonts w:cstheme="minorHAnsi"/>
          <w:b/>
          <w:bCs/>
        </w:rPr>
        <w:t xml:space="preserve"> performance of the Confirm Rx™ </w:t>
      </w:r>
      <w:r w:rsidRPr="00BC448D">
        <w:rPr>
          <w:rFonts w:cstheme="minorHAnsi"/>
          <w:b/>
          <w:bCs/>
        </w:rPr>
        <w:t>SharpSense</w:t>
      </w:r>
      <w:r w:rsidRPr="00BC448D">
        <w:rPr>
          <w:rFonts w:cstheme="minorHAnsi"/>
          <w:b/>
          <w:bCs/>
        </w:rPr>
        <w:t xml:space="preserve"> AF detection algorithm</w:t>
      </w:r>
      <w:r w:rsidRPr="00BC448D" w:rsidR="007E4CB4">
        <w:rPr>
          <w:rFonts w:cstheme="minorHAnsi"/>
          <w:b/>
          <w:bCs/>
        </w:rPr>
        <w:t>: UK Confirm Rx study</w:t>
      </w:r>
      <w:bookmarkEnd w:id="0"/>
    </w:p>
    <w:p w:rsidR="000F34E8" w:rsidRPr="00BC448D" w:rsidP="000F34E8" w14:paraId="6709BEED" w14:textId="54970AF5">
      <w:pPr>
        <w:jc w:val="left"/>
        <w:rPr>
          <w:rFonts w:cstheme="minorHAnsi"/>
          <w:b/>
          <w:bCs/>
        </w:rPr>
      </w:pPr>
      <w:r w:rsidRPr="00BC448D">
        <w:rPr>
          <w:rFonts w:cstheme="minorHAnsi"/>
          <w:b/>
          <w:bCs/>
        </w:rPr>
        <w:t>SHORT TITLE: Diagnostic performance of the Confirm</w:t>
      </w:r>
      <w:r w:rsidRPr="00BC448D" w:rsidR="00E2623A">
        <w:rPr>
          <w:rFonts w:cstheme="minorHAnsi"/>
          <w:b/>
          <w:bCs/>
        </w:rPr>
        <w:t xml:space="preserve"> </w:t>
      </w:r>
      <w:r w:rsidRPr="00BC448D">
        <w:rPr>
          <w:rFonts w:cstheme="minorHAnsi"/>
          <w:b/>
          <w:bCs/>
        </w:rPr>
        <w:t>Rx AF detection algorithm</w:t>
      </w:r>
    </w:p>
    <w:p w:rsidR="000F34E8" w:rsidRPr="00BC448D" w:rsidP="000F34E8" w14:paraId="7BEE692E" w14:textId="640C766D">
      <w:pPr>
        <w:spacing w:line="360" w:lineRule="auto"/>
        <w:jc w:val="left"/>
        <w:rPr>
          <w:rFonts w:eastAsia="Times New Roman" w:cs="Arial"/>
          <w:i/>
          <w:iCs/>
        </w:rPr>
      </w:pPr>
      <w:r w:rsidRPr="00BC448D">
        <w:rPr>
          <w:rFonts w:eastAsia="Times New Roman" w:cs="Arial"/>
          <w:b/>
          <w:bCs/>
        </w:rPr>
        <w:t>AUTHORS:</w:t>
      </w:r>
      <w:r w:rsidRPr="00BC448D">
        <w:rPr>
          <w:rFonts w:eastAsia="Times New Roman" w:cs="Arial"/>
        </w:rPr>
        <w:t xml:space="preserve"> </w:t>
      </w:r>
      <w:r w:rsidRPr="00BC448D">
        <w:rPr>
          <w:rFonts w:eastAsia="Times New Roman" w:cs="Arial"/>
          <w:i/>
          <w:iCs/>
        </w:rPr>
        <w:t>Andre Briosa e Gal</w:t>
      </w:r>
      <w:r w:rsidR="003C4D9A">
        <w:rPr>
          <w:rFonts w:eastAsia="Times New Roman" w:cs="Arial"/>
          <w:i/>
          <w:iCs/>
        </w:rPr>
        <w:t>a</w:t>
      </w:r>
      <w:r w:rsidRPr="00BC448D">
        <w:rPr>
          <w:rFonts w:eastAsia="Times New Roman" w:cs="Arial"/>
          <w:i/>
          <w:iCs/>
          <w:vertAlign w:val="superscript"/>
        </w:rPr>
        <w:t>*</w:t>
      </w:r>
      <w:r w:rsidRPr="00BC448D" w:rsidR="006F4B8C">
        <w:rPr>
          <w:rFonts w:eastAsia="Times New Roman" w:cs="Arial"/>
          <w:i/>
          <w:iCs/>
          <w:vertAlign w:val="superscript"/>
        </w:rPr>
        <w:t xml:space="preserve"> </w:t>
      </w:r>
      <w:r w:rsidRPr="00BC448D" w:rsidR="006F4B8C">
        <w:rPr>
          <w:rFonts w:eastAsia="Times New Roman" w:cs="Arial"/>
          <w:i/>
          <w:iCs/>
        </w:rPr>
        <w:t>MD</w:t>
      </w:r>
      <w:r w:rsidRPr="00BC448D">
        <w:rPr>
          <w:rFonts w:eastAsia="Times New Roman" w:cs="Arial"/>
          <w:i/>
          <w:iCs/>
        </w:rPr>
        <w:t>, Michael T.B. Pope</w:t>
      </w:r>
      <w:r w:rsidRPr="00BC448D" w:rsidR="006F4B8C">
        <w:rPr>
          <w:rFonts w:eastAsia="Times New Roman" w:cs="Arial"/>
          <w:i/>
          <w:iCs/>
          <w:vertAlign w:val="superscript"/>
        </w:rPr>
        <w:t xml:space="preserve"> </w:t>
      </w:r>
      <w:r w:rsidRPr="00BC448D" w:rsidR="009C73D2">
        <w:rPr>
          <w:rFonts w:eastAsia="Times New Roman" w:cs="Arial"/>
          <w:i/>
          <w:iCs/>
        </w:rPr>
        <w:t xml:space="preserve">BM </w:t>
      </w:r>
      <w:r w:rsidRPr="00BC448D" w:rsidR="006F4B8C">
        <w:rPr>
          <w:rFonts w:eastAsia="Times New Roman" w:cs="Arial"/>
          <w:i/>
          <w:iCs/>
        </w:rPr>
        <w:t>B</w:t>
      </w:r>
      <w:r w:rsidRPr="00BC448D" w:rsidR="00837C94">
        <w:rPr>
          <w:rFonts w:eastAsia="Times New Roman" w:cs="Arial"/>
          <w:i/>
          <w:iCs/>
        </w:rPr>
        <w:t>Sc</w:t>
      </w:r>
      <w:r w:rsidRPr="00BC448D">
        <w:rPr>
          <w:rFonts w:eastAsia="Times New Roman" w:cs="Arial"/>
          <w:i/>
          <w:iCs/>
        </w:rPr>
        <w:t>, Milena Leo</w:t>
      </w:r>
      <w:r w:rsidRPr="00BC448D" w:rsidR="006F4B8C">
        <w:rPr>
          <w:rFonts w:eastAsia="Times New Roman" w:cs="Arial"/>
          <w:i/>
          <w:iCs/>
        </w:rPr>
        <w:t xml:space="preserve"> MD</w:t>
      </w:r>
      <w:r w:rsidRPr="00BC448D" w:rsidR="00B04B9B">
        <w:rPr>
          <w:rFonts w:eastAsia="Times New Roman" w:cs="Arial"/>
          <w:i/>
          <w:iCs/>
        </w:rPr>
        <w:t xml:space="preserve"> PhD</w:t>
      </w:r>
      <w:r w:rsidRPr="00BC448D">
        <w:rPr>
          <w:rFonts w:eastAsia="Times New Roman" w:cs="Arial"/>
          <w:i/>
          <w:iCs/>
        </w:rPr>
        <w:t>, Alexander J. Shar</w:t>
      </w:r>
      <w:r w:rsidR="003C4D9A">
        <w:rPr>
          <w:rFonts w:eastAsia="Times New Roman" w:cs="Arial"/>
          <w:i/>
          <w:iCs/>
        </w:rPr>
        <w:t>p</w:t>
      </w:r>
      <w:r w:rsidRPr="00BC448D" w:rsidR="00974DC3">
        <w:rPr>
          <w:rFonts w:eastAsia="Times New Roman" w:cs="Arial"/>
          <w:i/>
          <w:iCs/>
          <w:vertAlign w:val="superscript"/>
        </w:rPr>
        <w:t xml:space="preserve"> </w:t>
      </w:r>
      <w:r w:rsidRPr="00BC448D" w:rsidR="006F4B8C">
        <w:rPr>
          <w:rFonts w:eastAsia="Times New Roman" w:cs="Arial"/>
          <w:i/>
          <w:iCs/>
        </w:rPr>
        <w:t>MBBS B</w:t>
      </w:r>
      <w:r w:rsidRPr="00BC448D" w:rsidR="00837C94">
        <w:rPr>
          <w:rFonts w:eastAsia="Times New Roman" w:cs="Arial"/>
          <w:i/>
          <w:iCs/>
        </w:rPr>
        <w:t>Sc</w:t>
      </w:r>
      <w:r w:rsidRPr="00BC448D">
        <w:rPr>
          <w:rFonts w:eastAsia="Times New Roman" w:cs="Arial"/>
          <w:i/>
          <w:iCs/>
        </w:rPr>
        <w:t xml:space="preserve">, </w:t>
      </w:r>
      <w:r w:rsidRPr="00BC448D" w:rsidR="00837C94">
        <w:rPr>
          <w:rStyle w:val="cf01"/>
          <w:rFonts w:asciiTheme="minorHAnsi" w:hAnsiTheme="minorHAnsi" w:cstheme="minorHAnsi"/>
          <w:i/>
          <w:iCs/>
          <w:sz w:val="22"/>
          <w:szCs w:val="22"/>
        </w:rPr>
        <w:t>Abhirup Banerjee</w:t>
      </w:r>
      <w:r w:rsidR="003C4D9A">
        <w:rPr>
          <w:rStyle w:val="cf01"/>
          <w:rFonts w:asciiTheme="minorHAnsi" w:hAnsiTheme="minorHAnsi" w:cstheme="minorHAnsi"/>
          <w:i/>
          <w:iCs/>
          <w:sz w:val="22"/>
          <w:szCs w:val="22"/>
          <w:vertAlign w:val="superscript"/>
        </w:rPr>
        <w:t xml:space="preserve"> </w:t>
      </w:r>
      <w:r w:rsidRPr="00BC448D" w:rsidR="00837C94">
        <w:rPr>
          <w:rStyle w:val="cf01"/>
          <w:rFonts w:asciiTheme="minorHAnsi" w:hAnsiTheme="minorHAnsi" w:cstheme="minorHAnsi"/>
          <w:i/>
          <w:iCs/>
          <w:sz w:val="22"/>
          <w:szCs w:val="22"/>
        </w:rPr>
        <w:t>PhD</w:t>
      </w:r>
      <w:r w:rsidRPr="00BC448D" w:rsidR="00837C94">
        <w:rPr>
          <w:rStyle w:val="cf01"/>
          <w:rFonts w:asciiTheme="minorHAnsi" w:hAnsiTheme="minorHAnsi" w:cstheme="minorHAnsi"/>
          <w:sz w:val="22"/>
          <w:szCs w:val="22"/>
        </w:rPr>
        <w:t>,</w:t>
      </w:r>
      <w:r w:rsidRPr="00BC448D" w:rsidR="00837C94">
        <w:rPr>
          <w:rStyle w:val="cf01"/>
          <w:sz w:val="22"/>
          <w:szCs w:val="22"/>
        </w:rPr>
        <w:t xml:space="preserve"> </w:t>
      </w:r>
      <w:r w:rsidRPr="00BC448D">
        <w:rPr>
          <w:rFonts w:eastAsia="Times New Roman" w:cs="Arial"/>
          <w:i/>
          <w:iCs/>
        </w:rPr>
        <w:t>Duncan Field</w:t>
      </w:r>
      <w:r w:rsidRPr="00BC448D" w:rsidR="00161174">
        <w:rPr>
          <w:rFonts w:eastAsia="Times New Roman" w:cs="Arial"/>
          <w:i/>
          <w:iCs/>
          <w:vertAlign w:val="superscript"/>
        </w:rPr>
        <w:t xml:space="preserve"> </w:t>
      </w:r>
      <w:r w:rsidRPr="00BC448D" w:rsidR="00B226F3">
        <w:rPr>
          <w:rFonts w:eastAsia="Times New Roman" w:cs="Arial"/>
          <w:i/>
          <w:iCs/>
        </w:rPr>
        <w:t>MD</w:t>
      </w:r>
      <w:r w:rsidRPr="00BC448D">
        <w:rPr>
          <w:rFonts w:eastAsia="Times New Roman" w:cs="Arial"/>
          <w:i/>
          <w:iCs/>
        </w:rPr>
        <w:t>, Honey Thomas</w:t>
      </w:r>
      <w:r w:rsidRPr="00BC448D" w:rsidR="006F4B8C">
        <w:rPr>
          <w:rFonts w:eastAsia="Times New Roman" w:cs="Arial"/>
          <w:i/>
          <w:iCs/>
          <w:vertAlign w:val="superscript"/>
        </w:rPr>
        <w:t xml:space="preserve"> </w:t>
      </w:r>
      <w:r w:rsidRPr="00BC448D" w:rsidR="006F4B8C">
        <w:rPr>
          <w:rFonts w:eastAsia="Times New Roman" w:cs="Arial"/>
          <w:i/>
          <w:iCs/>
        </w:rPr>
        <w:t>MD</w:t>
      </w:r>
      <w:r w:rsidRPr="00BC448D">
        <w:rPr>
          <w:rFonts w:eastAsia="Times New Roman" w:cs="Arial"/>
          <w:i/>
          <w:iCs/>
        </w:rPr>
        <w:t xml:space="preserve">, Richard </w:t>
      </w:r>
      <w:r w:rsidRPr="00BC448D">
        <w:rPr>
          <w:rFonts w:cstheme="minorHAnsi"/>
          <w:i/>
          <w:iCs/>
          <w:shd w:val="clear" w:color="auto" w:fill="FFFFFF"/>
        </w:rPr>
        <w:t>Balasubramaniam</w:t>
      </w:r>
      <w:r w:rsidRPr="00BC448D" w:rsidR="006F4B8C">
        <w:rPr>
          <w:rFonts w:cstheme="minorHAnsi"/>
          <w:i/>
          <w:iCs/>
          <w:shd w:val="clear" w:color="auto" w:fill="FFFFFF"/>
        </w:rPr>
        <w:t xml:space="preserve"> </w:t>
      </w:r>
      <w:r w:rsidRPr="00BC448D" w:rsidR="008F4F18">
        <w:rPr>
          <w:rFonts w:cstheme="minorHAnsi"/>
          <w:i/>
          <w:iCs/>
          <w:shd w:val="clear" w:color="auto" w:fill="FFFFFF"/>
        </w:rPr>
        <w:t xml:space="preserve">Mb ChB </w:t>
      </w:r>
      <w:r w:rsidRPr="00BC448D" w:rsidR="006F4B8C">
        <w:rPr>
          <w:rFonts w:cstheme="minorHAnsi"/>
          <w:i/>
          <w:iCs/>
          <w:shd w:val="clear" w:color="auto" w:fill="FFFFFF"/>
        </w:rPr>
        <w:t>PhD</w:t>
      </w:r>
      <w:r w:rsidRPr="00BC448D">
        <w:rPr>
          <w:rFonts w:cstheme="minorHAnsi"/>
          <w:i/>
          <w:iCs/>
          <w:shd w:val="clear" w:color="auto" w:fill="FFFFFF"/>
        </w:rPr>
        <w:t>,</w:t>
      </w:r>
      <w:r w:rsidRPr="00BC448D">
        <w:rPr>
          <w:rFonts w:eastAsia="Times New Roman" w:cs="Arial"/>
          <w:i/>
          <w:iCs/>
        </w:rPr>
        <w:t xml:space="preserve"> Ross Hunter</w:t>
      </w:r>
      <w:r w:rsidRPr="00BC448D" w:rsidR="006F4B8C">
        <w:rPr>
          <w:rFonts w:cstheme="minorHAnsi"/>
          <w:i/>
          <w:iCs/>
          <w:shd w:val="clear" w:color="auto" w:fill="FFFFFF"/>
        </w:rPr>
        <w:t xml:space="preserve"> PhD</w:t>
      </w:r>
      <w:r w:rsidRPr="00BC448D">
        <w:rPr>
          <w:rFonts w:eastAsia="Times New Roman" w:cs="Arial"/>
          <w:i/>
          <w:iCs/>
        </w:rPr>
        <w:t>, Roy S. Gardner</w:t>
      </w:r>
      <w:r w:rsidRPr="00BC448D" w:rsidR="006F4B8C">
        <w:rPr>
          <w:rFonts w:cstheme="minorHAnsi"/>
          <w:i/>
          <w:iCs/>
          <w:shd w:val="clear" w:color="auto" w:fill="FFFFFF"/>
        </w:rPr>
        <w:t xml:space="preserve"> </w:t>
      </w:r>
      <w:r w:rsidRPr="00BC448D" w:rsidR="002674A7">
        <w:rPr>
          <w:rFonts w:cstheme="minorHAnsi"/>
          <w:i/>
          <w:iCs/>
          <w:shd w:val="clear" w:color="auto" w:fill="FFFFFF"/>
        </w:rPr>
        <w:t>M</w:t>
      </w:r>
      <w:r w:rsidRPr="00BC448D" w:rsidR="006F4B8C">
        <w:rPr>
          <w:rFonts w:cstheme="minorHAnsi"/>
          <w:i/>
          <w:iCs/>
          <w:shd w:val="clear" w:color="auto" w:fill="FFFFFF"/>
        </w:rPr>
        <w:t>D</w:t>
      </w:r>
      <w:r w:rsidRPr="00BC448D">
        <w:rPr>
          <w:rFonts w:eastAsia="Times New Roman" w:cs="Arial"/>
          <w:i/>
          <w:iCs/>
        </w:rPr>
        <w:t>, David Wilson</w:t>
      </w:r>
      <w:r w:rsidRPr="00BC448D" w:rsidR="00B226F3">
        <w:rPr>
          <w:rFonts w:eastAsia="Times New Roman" w:cs="Arial"/>
          <w:i/>
          <w:iCs/>
          <w:vertAlign w:val="superscript"/>
        </w:rPr>
        <w:t xml:space="preserve"> </w:t>
      </w:r>
      <w:r w:rsidRPr="00BC448D" w:rsidR="00B226F3">
        <w:rPr>
          <w:rFonts w:eastAsia="Times New Roman" w:cs="Arial"/>
          <w:i/>
          <w:iCs/>
        </w:rPr>
        <w:t>D</w:t>
      </w:r>
      <w:r w:rsidRPr="00BC448D" w:rsidR="00BB3D3E">
        <w:rPr>
          <w:rFonts w:eastAsia="Times New Roman" w:cs="Arial"/>
          <w:i/>
          <w:iCs/>
        </w:rPr>
        <w:t>M</w:t>
      </w:r>
      <w:r w:rsidRPr="00BC448D">
        <w:rPr>
          <w:rFonts w:eastAsia="Times New Roman" w:cs="Arial"/>
          <w:i/>
          <w:iCs/>
        </w:rPr>
        <w:t>, Mark M. Gallagher</w:t>
      </w:r>
      <w:r w:rsidRPr="00BC448D" w:rsidR="004A068F">
        <w:rPr>
          <w:rFonts w:eastAsia="Times New Roman" w:cs="Arial"/>
          <w:i/>
          <w:iCs/>
          <w:vertAlign w:val="superscript"/>
        </w:rPr>
        <w:t xml:space="preserve"> </w:t>
      </w:r>
      <w:r w:rsidRPr="00BC448D" w:rsidR="00B226F3">
        <w:rPr>
          <w:rFonts w:eastAsia="Times New Roman" w:cs="Arial"/>
          <w:i/>
          <w:iCs/>
        </w:rPr>
        <w:t>MD</w:t>
      </w:r>
      <w:r w:rsidRPr="00BC448D">
        <w:rPr>
          <w:rFonts w:eastAsia="Times New Roman" w:cs="Arial"/>
          <w:i/>
          <w:iCs/>
        </w:rPr>
        <w:t>, Julian Ormerod</w:t>
      </w:r>
      <w:r w:rsidRPr="00BC448D" w:rsidR="00B226F3">
        <w:rPr>
          <w:rFonts w:eastAsia="Times New Roman" w:cs="Arial"/>
          <w:i/>
          <w:iCs/>
          <w:vertAlign w:val="superscript"/>
        </w:rPr>
        <w:t xml:space="preserve"> </w:t>
      </w:r>
      <w:r w:rsidRPr="00BC448D" w:rsidR="006F4B8C">
        <w:rPr>
          <w:rFonts w:eastAsia="Times New Roman" w:cs="Arial"/>
          <w:i/>
          <w:iCs/>
        </w:rPr>
        <w:t>PhD</w:t>
      </w:r>
      <w:r w:rsidRPr="00BC448D">
        <w:rPr>
          <w:rFonts w:eastAsia="Times New Roman" w:cs="Arial"/>
          <w:i/>
          <w:iCs/>
        </w:rPr>
        <w:t>, John Paise</w:t>
      </w:r>
      <w:r w:rsidRPr="00BC448D" w:rsidR="006F4B8C">
        <w:rPr>
          <w:rFonts w:eastAsia="Times New Roman" w:cs="Arial"/>
          <w:i/>
          <w:iCs/>
        </w:rPr>
        <w:t>y MD</w:t>
      </w:r>
      <w:r w:rsidRPr="00BC448D">
        <w:rPr>
          <w:rFonts w:eastAsia="Times New Roman" w:cs="Arial"/>
          <w:i/>
          <w:iCs/>
        </w:rPr>
        <w:t xml:space="preserve">, Nick </w:t>
      </w:r>
      <w:r w:rsidRPr="00BC448D">
        <w:rPr>
          <w:rFonts w:eastAsia="Times New Roman" w:cs="Arial"/>
          <w:i/>
          <w:iCs/>
        </w:rPr>
        <w:t>Curzen</w:t>
      </w:r>
      <w:r w:rsidR="003C4D9A">
        <w:rPr>
          <w:rFonts w:eastAsia="Times New Roman" w:cs="Arial"/>
          <w:i/>
          <w:iCs/>
          <w:vertAlign w:val="superscript"/>
        </w:rPr>
        <w:t xml:space="preserve"> </w:t>
      </w:r>
      <w:r w:rsidRPr="00BC448D" w:rsidR="006F4B8C">
        <w:rPr>
          <w:rFonts w:cstheme="minorHAnsi"/>
          <w:i/>
          <w:iCs/>
          <w:shd w:val="clear" w:color="auto" w:fill="FFFFFF"/>
        </w:rPr>
        <w:t>PhD</w:t>
      </w:r>
      <w:r w:rsidRPr="00BC448D">
        <w:rPr>
          <w:rFonts w:eastAsia="Times New Roman" w:cs="Arial"/>
          <w:i/>
          <w:iCs/>
        </w:rPr>
        <w:t>, Timothy R. Betts</w:t>
      </w:r>
      <w:r w:rsidR="003C4D9A">
        <w:rPr>
          <w:rFonts w:eastAsia="Times New Roman" w:cs="Arial"/>
          <w:i/>
          <w:iCs/>
          <w:vertAlign w:val="superscript"/>
        </w:rPr>
        <w:t xml:space="preserve"> </w:t>
      </w:r>
      <w:r w:rsidRPr="00BC448D" w:rsidR="006F4B8C">
        <w:rPr>
          <w:rFonts w:eastAsia="Times New Roman" w:cs="Arial"/>
          <w:i/>
          <w:iCs/>
        </w:rPr>
        <w:t>MD</w:t>
      </w:r>
    </w:p>
    <w:p w:rsidR="000F34E8" w:rsidP="000F34E8" w14:paraId="0445F6CF" w14:textId="77777777">
      <w:pPr>
        <w:rPr>
          <w:rFonts w:cstheme="minorHAnsi"/>
        </w:rPr>
      </w:pPr>
    </w:p>
    <w:p w:rsidR="00D548FF" w:rsidRPr="000112E3" w:rsidP="000F34E8" w14:paraId="5A31C966" w14:textId="697D379E">
      <w:pPr>
        <w:rPr>
          <w:rFonts w:eastAsia="Times New Roman" w:cs="Arial"/>
          <w:b/>
          <w:bCs/>
        </w:rPr>
      </w:pPr>
      <w:r w:rsidRPr="000112E3">
        <w:rPr>
          <w:rFonts w:eastAsia="Times New Roman" w:cs="Arial"/>
          <w:b/>
          <w:bCs/>
        </w:rPr>
        <w:t xml:space="preserve">Andre Briosa e </w:t>
      </w:r>
      <w:r w:rsidRPr="000112E3">
        <w:rPr>
          <w:rFonts w:eastAsia="Times New Roman" w:cs="Arial"/>
          <w:b/>
          <w:bCs/>
          <w:i/>
          <w:iCs/>
        </w:rPr>
        <w:t>Gala</w:t>
      </w:r>
      <w:r w:rsidRPr="000112E3">
        <w:rPr>
          <w:rFonts w:eastAsia="Times New Roman" w:cs="Arial"/>
          <w:b/>
          <w:bCs/>
        </w:rPr>
        <w:t xml:space="preserve"> </w:t>
      </w:r>
    </w:p>
    <w:p w:rsidR="00D548FF" w:rsidP="000F34E8" w14:paraId="60B5D69C" w14:textId="6EDD436B">
      <w:pPr>
        <w:rPr>
          <w:rFonts w:eastAsia="Times New Roman" w:cs="Arial"/>
        </w:rPr>
      </w:pPr>
      <w:r>
        <w:rPr>
          <w:rFonts w:eastAsia="Times New Roman" w:cs="Arial"/>
        </w:rPr>
        <w:t xml:space="preserve">email: </w:t>
      </w:r>
      <w:hyperlink r:id="rId5" w:history="1">
        <w:r w:rsidRPr="00871548">
          <w:rPr>
            <w:rStyle w:val="Hyperlink"/>
            <w:rFonts w:eastAsia="Times New Roman" w:cs="Arial"/>
          </w:rPr>
          <w:t>a.briosaegala@gmail.com</w:t>
        </w:r>
      </w:hyperlink>
    </w:p>
    <w:p w:rsidR="00D548FF" w:rsidRPr="00D548FF" w:rsidP="00B1344E" w14:paraId="64813D1A" w14:textId="6A8D3AFA">
      <w:pPr>
        <w:rPr>
          <w:rFonts w:eastAsia="Times New Roman" w:cs="Arial"/>
        </w:rPr>
      </w:pPr>
      <w:r w:rsidRPr="00D548FF">
        <w:rPr>
          <w:rFonts w:cstheme="minorHAnsi"/>
          <w:i/>
          <w:iCs/>
        </w:rPr>
        <w:t>Department of Cardiology, Oxford University Hospitals NHS Foundation Trust, Oxford, UK</w:t>
      </w:r>
    </w:p>
    <w:p w:rsidR="000F34E8" w:rsidRPr="00B1344E" w:rsidP="00B1344E" w14:paraId="05969D7C" w14:textId="704D564E">
      <w:pPr>
        <w:rPr>
          <w:rFonts w:eastAsia="Times New Roman" w:cs="Arial"/>
        </w:rPr>
      </w:pPr>
      <w:r w:rsidRPr="00B1344E">
        <w:rPr>
          <w:rFonts w:cstheme="minorHAnsi"/>
          <w:i/>
          <w:iCs/>
        </w:rPr>
        <w:t>F</w:t>
      </w:r>
      <w:r w:rsidRPr="00B1344E">
        <w:rPr>
          <w:rFonts w:cstheme="minorHAnsi"/>
          <w:i/>
          <w:iCs/>
        </w:rPr>
        <w:t>aculty of Medicine, University of Southampton</w:t>
      </w:r>
      <w:r w:rsidRPr="00B1344E">
        <w:rPr>
          <w:rFonts w:cstheme="minorHAnsi"/>
          <w:i/>
          <w:iCs/>
          <w:shd w:val="clear" w:color="auto" w:fill="FFFFFF"/>
        </w:rPr>
        <w:t xml:space="preserve">, Southampton, </w:t>
      </w:r>
      <w:r w:rsidRPr="00B1344E">
        <w:rPr>
          <w:rFonts w:cstheme="minorHAnsi"/>
          <w:i/>
          <w:iCs/>
        </w:rPr>
        <w:t>UK</w:t>
      </w:r>
    </w:p>
    <w:p w:rsidR="00D548FF" w:rsidP="00D548FF" w14:paraId="3B36D378" w14:textId="77777777">
      <w:pPr>
        <w:rPr>
          <w:rFonts w:eastAsia="Times New Roman" w:cs="Arial"/>
          <w:b/>
          <w:bCs/>
        </w:rPr>
      </w:pPr>
    </w:p>
    <w:p w:rsidR="00D548FF" w:rsidRPr="00D548FF" w:rsidP="00D548FF" w14:paraId="2DF0B00F" w14:textId="54DCF1D8">
      <w:pPr>
        <w:rPr>
          <w:rFonts w:eastAsia="Times New Roman" w:cs="Arial"/>
          <w:b/>
          <w:bCs/>
        </w:rPr>
      </w:pPr>
      <w:r w:rsidRPr="00D548FF">
        <w:rPr>
          <w:rFonts w:eastAsia="Times New Roman" w:cs="Arial"/>
          <w:b/>
          <w:bCs/>
        </w:rPr>
        <w:t>Michael T.B Pope</w:t>
      </w:r>
    </w:p>
    <w:p w:rsidR="00D548FF" w:rsidP="00D548FF" w14:paraId="55016E6C" w14:textId="3D4281AE">
      <w:pPr>
        <w:rPr>
          <w:rFonts w:eastAsia="Times New Roman" w:cs="Arial"/>
        </w:rPr>
      </w:pPr>
      <w:r>
        <w:rPr>
          <w:rFonts w:eastAsia="Times New Roman" w:cs="Arial"/>
        </w:rPr>
        <w:t xml:space="preserve">Email: </w:t>
      </w:r>
      <w:hyperlink r:id="rId6" w:history="1">
        <w:r w:rsidRPr="00871548">
          <w:rPr>
            <w:rStyle w:val="Hyperlink"/>
            <w:rFonts w:eastAsia="Times New Roman" w:cs="Arial"/>
          </w:rPr>
          <w:t>mtbpope@doctors.org.uk</w:t>
        </w:r>
      </w:hyperlink>
    </w:p>
    <w:p w:rsidR="00D548FF" w:rsidRPr="00B1344E" w:rsidP="00B1344E" w14:paraId="0B31EA35" w14:textId="064053AF">
      <w:pPr>
        <w:rPr>
          <w:rFonts w:eastAsia="Times New Roman" w:cs="Arial"/>
          <w:i/>
          <w:iCs/>
        </w:rPr>
      </w:pPr>
      <w:r w:rsidRPr="00B1344E">
        <w:rPr>
          <w:rFonts w:eastAsia="Times New Roman" w:cs="Arial"/>
          <w:i/>
          <w:iCs/>
        </w:rPr>
        <w:t>Department of Cardiology, University Hospitals Dorset NHS Foundation Trust, Bournemouth, UK</w:t>
      </w:r>
    </w:p>
    <w:p w:rsidR="00D548FF" w:rsidP="00D548FF" w14:paraId="028BB70F" w14:textId="77777777">
      <w:pPr>
        <w:rPr>
          <w:rFonts w:eastAsia="Times New Roman" w:cs="Arial"/>
          <w:b/>
          <w:bCs/>
        </w:rPr>
      </w:pPr>
    </w:p>
    <w:p w:rsidR="00D548FF" w:rsidRPr="00D548FF" w:rsidP="00D548FF" w14:paraId="7E3EC2A3" w14:textId="296AD575">
      <w:pPr>
        <w:rPr>
          <w:rFonts w:eastAsia="Times New Roman" w:cs="Arial"/>
          <w:b/>
          <w:bCs/>
        </w:rPr>
      </w:pPr>
      <w:r w:rsidRPr="00D548FF">
        <w:rPr>
          <w:rFonts w:eastAsia="Times New Roman" w:cs="Arial"/>
          <w:b/>
          <w:bCs/>
        </w:rPr>
        <w:t>Milena Leo</w:t>
      </w:r>
    </w:p>
    <w:p w:rsidR="00D548FF" w:rsidP="00D548FF" w14:paraId="18CE4420" w14:textId="24719742">
      <w:pPr>
        <w:rPr>
          <w:rFonts w:eastAsia="Times New Roman" w:cs="Arial"/>
        </w:rPr>
      </w:pPr>
      <w:r>
        <w:rPr>
          <w:rFonts w:eastAsia="Times New Roman" w:cs="Arial"/>
        </w:rPr>
        <w:t>Email:</w:t>
      </w:r>
      <w:r w:rsidRPr="00D548FF">
        <w:t xml:space="preserve"> </w:t>
      </w:r>
      <w:hyperlink r:id="rId7" w:history="1">
        <w:r w:rsidRPr="00871548">
          <w:rPr>
            <w:rStyle w:val="Hyperlink"/>
            <w:rFonts w:eastAsia="Times New Roman" w:cs="Arial"/>
          </w:rPr>
          <w:t>milenaleo@yahoo.it</w:t>
        </w:r>
      </w:hyperlink>
    </w:p>
    <w:p w:rsidR="00D548FF" w:rsidRPr="00B1344E" w:rsidP="00B1344E" w14:paraId="240AF73A" w14:textId="418FCA0C">
      <w:pPr>
        <w:rPr>
          <w:rFonts w:eastAsia="Times New Roman" w:cs="Arial"/>
        </w:rPr>
      </w:pPr>
      <w:r>
        <w:rPr>
          <w:rFonts w:cstheme="minorHAnsi"/>
          <w:i/>
          <w:iCs/>
        </w:rPr>
        <w:t>D</w:t>
      </w:r>
      <w:r w:rsidRPr="00B1344E">
        <w:rPr>
          <w:rFonts w:cstheme="minorHAnsi"/>
          <w:i/>
          <w:iCs/>
        </w:rPr>
        <w:t>epartment of Cardiology, Oxford University Hospitals NHS Foundation Trust, Oxford, UK</w:t>
      </w:r>
    </w:p>
    <w:p w:rsidR="00D548FF" w:rsidP="00D548FF" w14:paraId="558AB38E" w14:textId="77777777">
      <w:pPr>
        <w:rPr>
          <w:rFonts w:eastAsia="Times New Roman" w:cs="Arial"/>
        </w:rPr>
      </w:pPr>
    </w:p>
    <w:p w:rsidR="00D548FF" w:rsidRPr="00D548FF" w:rsidP="00D548FF" w14:paraId="2CACA813" w14:textId="0361AF32">
      <w:pPr>
        <w:rPr>
          <w:rFonts w:eastAsia="Times New Roman" w:cs="Arial"/>
          <w:b/>
          <w:bCs/>
        </w:rPr>
      </w:pPr>
      <w:r w:rsidRPr="00D548FF">
        <w:rPr>
          <w:rFonts w:eastAsia="Times New Roman" w:cs="Arial"/>
          <w:b/>
          <w:bCs/>
        </w:rPr>
        <w:t>Alexandre J Sharp</w:t>
      </w:r>
    </w:p>
    <w:p w:rsidR="00D548FF" w:rsidP="00D548FF" w14:paraId="39A43B71" w14:textId="1446BE00">
      <w:pPr>
        <w:rPr>
          <w:rFonts w:eastAsia="Times New Roman" w:cs="Arial"/>
        </w:rPr>
      </w:pPr>
      <w:r>
        <w:rPr>
          <w:rFonts w:eastAsia="Times New Roman" w:cs="Arial"/>
        </w:rPr>
        <w:t xml:space="preserve">Email: </w:t>
      </w:r>
      <w:hyperlink r:id="rId8" w:history="1">
        <w:r w:rsidRPr="00871548">
          <w:rPr>
            <w:rStyle w:val="Hyperlink"/>
            <w:rFonts w:eastAsia="Times New Roman" w:cs="Arial"/>
          </w:rPr>
          <w:t>alex.sharp@ouh.nhs.uk</w:t>
        </w:r>
      </w:hyperlink>
    </w:p>
    <w:p w:rsidR="00D548FF" w:rsidRPr="00B1344E" w:rsidP="00B1344E" w14:paraId="476491A1" w14:textId="6883A8BD">
      <w:pPr>
        <w:rPr>
          <w:rFonts w:eastAsia="Times New Roman" w:cs="Arial"/>
        </w:rPr>
      </w:pPr>
      <w:r w:rsidRPr="00B1344E">
        <w:rPr>
          <w:rFonts w:cstheme="minorHAnsi"/>
          <w:i/>
          <w:iCs/>
        </w:rPr>
        <w:t>Department of Cardiology, Oxford University Hospitals NHS Foundation Trust, Oxford, UK</w:t>
      </w:r>
    </w:p>
    <w:p w:rsidR="00D548FF" w:rsidP="00D548FF" w14:paraId="05E40675" w14:textId="77777777">
      <w:pPr>
        <w:rPr>
          <w:rFonts w:eastAsia="Times New Roman" w:cs="Arial"/>
        </w:rPr>
      </w:pPr>
    </w:p>
    <w:p w:rsidR="00D548FF" w:rsidRPr="00D548FF" w:rsidP="000F34E8" w14:paraId="0E0F65B4" w14:textId="77777777">
      <w:pPr>
        <w:rPr>
          <w:rStyle w:val="cf01"/>
          <w:rFonts w:asciiTheme="minorHAnsi" w:hAnsiTheme="minorHAnsi" w:cstheme="minorHAnsi"/>
          <w:b/>
          <w:bCs/>
          <w:sz w:val="22"/>
          <w:szCs w:val="22"/>
        </w:rPr>
      </w:pPr>
      <w:r w:rsidRPr="00D548FF">
        <w:rPr>
          <w:rStyle w:val="cf01"/>
          <w:rFonts w:asciiTheme="minorHAnsi" w:hAnsiTheme="minorHAnsi" w:cstheme="minorHAnsi"/>
          <w:b/>
          <w:bCs/>
          <w:sz w:val="22"/>
          <w:szCs w:val="22"/>
        </w:rPr>
        <w:t>Abhirup Banerjee</w:t>
      </w:r>
    </w:p>
    <w:p w:rsidR="00D548FF" w:rsidP="000F34E8" w14:paraId="05C8147C" w14:textId="1D556FB8">
      <w:pPr>
        <w:rPr>
          <w:rStyle w:val="cf01"/>
          <w:rFonts w:asciiTheme="minorHAnsi" w:hAnsiTheme="minorHAnsi" w:cstheme="minorHAnsi"/>
          <w:sz w:val="22"/>
          <w:szCs w:val="22"/>
        </w:rPr>
      </w:pPr>
      <w:r>
        <w:rPr>
          <w:rStyle w:val="cf01"/>
          <w:rFonts w:asciiTheme="minorHAnsi" w:hAnsiTheme="minorHAnsi" w:cstheme="minorHAnsi"/>
          <w:sz w:val="22"/>
          <w:szCs w:val="22"/>
        </w:rPr>
        <w:t>Email:</w:t>
      </w:r>
      <w:r w:rsidRPr="00D548FF">
        <w:t xml:space="preserve"> </w:t>
      </w:r>
      <w:hyperlink r:id="rId9" w:history="1">
        <w:r w:rsidRPr="00871548">
          <w:rPr>
            <w:rStyle w:val="Hyperlink"/>
            <w:rFonts w:cstheme="minorHAnsi"/>
          </w:rPr>
          <w:t>abhirup.banerjee@eng.ox.ac.uk</w:t>
        </w:r>
      </w:hyperlink>
    </w:p>
    <w:p w:rsidR="00D548FF" w:rsidRPr="00B1344E" w:rsidP="00B1344E" w14:paraId="6F029CD7" w14:textId="29D72899">
      <w:pPr>
        <w:rPr>
          <w:rStyle w:val="cf01"/>
          <w:rFonts w:asciiTheme="minorHAnsi" w:hAnsiTheme="minorHAnsi" w:cstheme="minorHAnsi"/>
          <w:sz w:val="22"/>
          <w:szCs w:val="22"/>
        </w:rPr>
      </w:pPr>
      <w:r w:rsidRPr="00B1344E">
        <w:rPr>
          <w:rStyle w:val="cf01"/>
          <w:rFonts w:asciiTheme="minorHAnsi" w:hAnsiTheme="minorHAnsi" w:cstheme="minorHAnsi"/>
          <w:i/>
          <w:iCs/>
          <w:sz w:val="22"/>
          <w:szCs w:val="22"/>
        </w:rPr>
        <w:t>Institute of Biomedical Engineering, Department of Engineering Science, University of Oxford, Oxford, UK</w:t>
      </w:r>
    </w:p>
    <w:p w:rsidR="00D548FF" w:rsidP="00D548FF" w14:paraId="60DB0D44" w14:textId="77777777">
      <w:pPr>
        <w:rPr>
          <w:rStyle w:val="cf01"/>
          <w:rFonts w:asciiTheme="minorHAnsi" w:hAnsiTheme="minorHAnsi" w:cstheme="minorHAnsi"/>
          <w:b/>
          <w:bCs/>
          <w:sz w:val="22"/>
          <w:szCs w:val="22"/>
        </w:rPr>
      </w:pPr>
    </w:p>
    <w:p w:rsidR="00D548FF" w:rsidRPr="00D548FF" w:rsidP="00D548FF" w14:paraId="08A37470" w14:textId="5E6B990A">
      <w:pPr>
        <w:rPr>
          <w:rStyle w:val="cf01"/>
          <w:rFonts w:asciiTheme="minorHAnsi" w:hAnsiTheme="minorHAnsi" w:cstheme="minorHAnsi"/>
          <w:b/>
          <w:bCs/>
          <w:sz w:val="22"/>
          <w:szCs w:val="22"/>
        </w:rPr>
      </w:pPr>
      <w:r w:rsidRPr="00D548FF">
        <w:rPr>
          <w:rStyle w:val="cf01"/>
          <w:rFonts w:asciiTheme="minorHAnsi" w:hAnsiTheme="minorHAnsi" w:cstheme="minorHAnsi"/>
          <w:b/>
          <w:bCs/>
          <w:sz w:val="22"/>
          <w:szCs w:val="22"/>
        </w:rPr>
        <w:t>Duncan Fields</w:t>
      </w:r>
    </w:p>
    <w:p w:rsidR="00B1344E" w:rsidP="00B1344E" w14:paraId="29EB722E" w14:textId="4CE05411">
      <w:pPr>
        <w:rPr>
          <w:rStyle w:val="cf01"/>
          <w:rFonts w:asciiTheme="minorHAnsi" w:hAnsiTheme="minorHAnsi" w:cstheme="minorHAnsi"/>
          <w:sz w:val="22"/>
          <w:szCs w:val="22"/>
        </w:rPr>
      </w:pPr>
      <w:r>
        <w:rPr>
          <w:rStyle w:val="cf01"/>
          <w:rFonts w:asciiTheme="minorHAnsi" w:hAnsiTheme="minorHAnsi" w:cstheme="minorHAnsi"/>
          <w:sz w:val="22"/>
          <w:szCs w:val="22"/>
        </w:rPr>
        <w:t>Email:</w:t>
      </w:r>
      <w:r w:rsidRPr="00D548FF">
        <w:t xml:space="preserve"> </w:t>
      </w:r>
      <w:hyperlink r:id="rId10" w:history="1">
        <w:r w:rsidRPr="00871548">
          <w:rPr>
            <w:rStyle w:val="Hyperlink"/>
            <w:rFonts w:cstheme="minorHAnsi"/>
          </w:rPr>
          <w:t>duncan.field@esneft.nhs.uk</w:t>
        </w:r>
      </w:hyperlink>
    </w:p>
    <w:p w:rsidR="00D548FF" w:rsidRPr="00D548FF" w:rsidP="00B1344E" w14:paraId="64614CC5" w14:textId="0287AC59">
      <w:pPr>
        <w:rPr>
          <w:rFonts w:cstheme="minorHAnsi"/>
        </w:rPr>
      </w:pPr>
      <w:r w:rsidRPr="00BC448D">
        <w:rPr>
          <w:rFonts w:cstheme="minorHAnsi"/>
          <w:i/>
          <w:iCs/>
        </w:rPr>
        <w:t xml:space="preserve">Department of Cardiology, </w:t>
      </w:r>
      <w:r w:rsidRPr="00BC448D">
        <w:rPr>
          <w:rFonts w:cstheme="minorHAnsi"/>
          <w:i/>
          <w:iCs/>
          <w:shd w:val="clear" w:color="auto" w:fill="FFFFFF"/>
        </w:rPr>
        <w:t>East Suffolk and North Essex NHS Foundation Trust, Colchester, UK</w:t>
      </w:r>
    </w:p>
    <w:p w:rsidR="00D548FF" w:rsidP="00D548FF" w14:paraId="6B0A6684" w14:textId="77777777">
      <w:pPr>
        <w:rPr>
          <w:rStyle w:val="cf01"/>
          <w:rFonts w:asciiTheme="minorHAnsi" w:hAnsiTheme="minorHAnsi" w:cstheme="minorHAnsi"/>
          <w:sz w:val="22"/>
          <w:szCs w:val="22"/>
        </w:rPr>
      </w:pPr>
    </w:p>
    <w:p w:rsidR="00D548FF" w:rsidRPr="00D548FF" w:rsidP="00D548FF" w14:paraId="295B9C67" w14:textId="6C3FD96D">
      <w:pPr>
        <w:rPr>
          <w:rStyle w:val="cf01"/>
          <w:rFonts w:asciiTheme="minorHAnsi" w:hAnsiTheme="minorHAnsi" w:cstheme="minorHAnsi"/>
          <w:b/>
          <w:bCs/>
          <w:sz w:val="22"/>
          <w:szCs w:val="22"/>
        </w:rPr>
      </w:pPr>
      <w:r w:rsidRPr="00D548FF">
        <w:rPr>
          <w:rStyle w:val="cf01"/>
          <w:rFonts w:asciiTheme="minorHAnsi" w:hAnsiTheme="minorHAnsi" w:cstheme="minorHAnsi"/>
          <w:b/>
          <w:bCs/>
          <w:sz w:val="22"/>
          <w:szCs w:val="22"/>
        </w:rPr>
        <w:t>Honey Thomas</w:t>
      </w:r>
    </w:p>
    <w:p w:rsidR="00D548FF" w:rsidP="00D548FF" w14:paraId="1B1460C4" w14:textId="76BCA12D">
      <w:pPr>
        <w:rPr>
          <w:rStyle w:val="cf01"/>
          <w:rFonts w:asciiTheme="minorHAnsi" w:hAnsiTheme="minorHAnsi" w:cstheme="minorHAnsi"/>
          <w:sz w:val="22"/>
          <w:szCs w:val="22"/>
        </w:rPr>
      </w:pPr>
      <w:r>
        <w:rPr>
          <w:rStyle w:val="cf01"/>
          <w:rFonts w:asciiTheme="minorHAnsi" w:hAnsiTheme="minorHAnsi" w:cstheme="minorHAnsi"/>
          <w:sz w:val="22"/>
          <w:szCs w:val="22"/>
        </w:rPr>
        <w:t xml:space="preserve">Email: </w:t>
      </w:r>
      <w:hyperlink r:id="rId11" w:history="1">
        <w:r w:rsidRPr="00871548">
          <w:rPr>
            <w:rStyle w:val="Hyperlink"/>
            <w:rFonts w:cstheme="minorHAnsi"/>
          </w:rPr>
          <w:t>honey.thomas@northumbria-healthcare.nhs.uk</w:t>
        </w:r>
      </w:hyperlink>
    </w:p>
    <w:p w:rsidR="00D548FF" w:rsidRPr="00B1344E" w:rsidP="00B1344E" w14:paraId="32100E2A" w14:textId="06B7CA81">
      <w:pPr>
        <w:rPr>
          <w:rFonts w:cstheme="minorHAnsi"/>
        </w:rPr>
      </w:pPr>
      <w:r w:rsidRPr="00B1344E">
        <w:rPr>
          <w:rFonts w:cstheme="minorHAnsi"/>
          <w:i/>
          <w:iCs/>
          <w:shd w:val="clear" w:color="auto" w:fill="FFFFFF"/>
        </w:rPr>
        <w:t xml:space="preserve">Department of Cardiology, </w:t>
      </w:r>
      <w:r w:rsidRPr="00B1344E">
        <w:rPr>
          <w:rFonts w:cstheme="minorHAnsi"/>
          <w:shd w:val="clear" w:color="auto" w:fill="FFFFFF"/>
        </w:rPr>
        <w:t>Northumbria Healthcare NHS foundation Trust</w:t>
      </w:r>
      <w:r w:rsidRPr="00B1344E">
        <w:rPr>
          <w:rFonts w:cstheme="minorHAnsi"/>
          <w:i/>
          <w:iCs/>
          <w:shd w:val="clear" w:color="auto" w:fill="FFFFFF"/>
        </w:rPr>
        <w:t>, Wansbeck, UK</w:t>
      </w:r>
    </w:p>
    <w:p w:rsidR="003C4D9A" w:rsidP="00D548FF" w14:paraId="2573F8C8" w14:textId="77777777">
      <w:pPr>
        <w:rPr>
          <w:rFonts w:cstheme="minorHAnsi"/>
        </w:rPr>
      </w:pPr>
    </w:p>
    <w:p w:rsidR="00D548FF" w:rsidRPr="00D548FF" w:rsidP="00D548FF" w14:paraId="06CFC90F" w14:textId="6E1EE2CF">
      <w:pPr>
        <w:rPr>
          <w:rFonts w:cstheme="minorHAnsi"/>
          <w:b/>
          <w:bCs/>
        </w:rPr>
      </w:pPr>
      <w:r w:rsidRPr="00D548FF">
        <w:rPr>
          <w:rFonts w:cstheme="minorHAnsi"/>
          <w:b/>
          <w:bCs/>
        </w:rPr>
        <w:t>Richard Balasubramaniam</w:t>
      </w:r>
    </w:p>
    <w:p w:rsidR="00D548FF" w:rsidP="00D548FF" w14:paraId="0AA8BE0C" w14:textId="45D13AF6">
      <w:pPr>
        <w:rPr>
          <w:rFonts w:cstheme="minorHAnsi"/>
        </w:rPr>
      </w:pPr>
      <w:r>
        <w:rPr>
          <w:rFonts w:cstheme="minorHAnsi"/>
        </w:rPr>
        <w:t xml:space="preserve">Email: </w:t>
      </w:r>
      <w:hyperlink r:id="rId12" w:history="1">
        <w:r w:rsidRPr="00871548">
          <w:rPr>
            <w:rStyle w:val="Hyperlink"/>
            <w:rFonts w:cstheme="minorHAnsi"/>
          </w:rPr>
          <w:t>richard.bala@uhd.nhs.uk</w:t>
        </w:r>
      </w:hyperlink>
    </w:p>
    <w:p w:rsidR="00D548FF" w:rsidRPr="00B1344E" w:rsidP="00B1344E" w14:paraId="2D4F3F5F" w14:textId="1F9F5DC1">
      <w:pPr>
        <w:rPr>
          <w:rFonts w:eastAsia="Times New Roman" w:cs="Arial"/>
          <w:i/>
          <w:iCs/>
        </w:rPr>
      </w:pPr>
      <w:r w:rsidRPr="00B1344E">
        <w:rPr>
          <w:rFonts w:eastAsia="Times New Roman" w:cs="Arial"/>
          <w:i/>
          <w:iCs/>
        </w:rPr>
        <w:t>Department of Cardiology, University Hospitals Dorset NHS Foundation Trust, Bournemouth, UK</w:t>
      </w:r>
    </w:p>
    <w:p w:rsidR="00D548FF" w:rsidP="00D548FF" w14:paraId="5C1118D5" w14:textId="78FFCA57">
      <w:pPr>
        <w:rPr>
          <w:rFonts w:cstheme="minorHAnsi"/>
        </w:rPr>
      </w:pPr>
    </w:p>
    <w:p w:rsidR="00D548FF" w:rsidP="00D548FF" w14:paraId="549D61A4" w14:textId="4B52E93D">
      <w:pPr>
        <w:rPr>
          <w:rFonts w:cstheme="minorHAnsi"/>
        </w:rPr>
      </w:pPr>
      <w:r w:rsidRPr="003C4D9A">
        <w:rPr>
          <w:rFonts w:cstheme="minorHAnsi"/>
          <w:b/>
          <w:bCs/>
        </w:rPr>
        <w:t>Ross</w:t>
      </w:r>
      <w:r>
        <w:rPr>
          <w:rFonts w:cstheme="minorHAnsi"/>
        </w:rPr>
        <w:t xml:space="preserve"> </w:t>
      </w:r>
      <w:r w:rsidRPr="003C4D9A">
        <w:rPr>
          <w:rFonts w:cstheme="minorHAnsi"/>
          <w:b/>
          <w:bCs/>
        </w:rPr>
        <w:t>Hunter</w:t>
      </w:r>
    </w:p>
    <w:p w:rsidR="003C4D9A" w:rsidP="00D548FF" w14:paraId="2295A3D2" w14:textId="73A44803">
      <w:pPr>
        <w:rPr>
          <w:rFonts w:cstheme="minorHAnsi"/>
        </w:rPr>
      </w:pPr>
      <w:r>
        <w:rPr>
          <w:rFonts w:cstheme="minorHAnsi"/>
        </w:rPr>
        <w:t xml:space="preserve">Email: </w:t>
      </w:r>
      <w:hyperlink r:id="rId13" w:history="1">
        <w:r w:rsidRPr="00871548">
          <w:rPr>
            <w:rStyle w:val="Hyperlink"/>
            <w:rFonts w:cstheme="minorHAnsi"/>
          </w:rPr>
          <w:t>ross.hunter3@nhs.net</w:t>
        </w:r>
      </w:hyperlink>
    </w:p>
    <w:p w:rsidR="003C4D9A" w:rsidP="00B1344E" w14:paraId="50A8ED41" w14:textId="409BE1BA">
      <w:pPr>
        <w:rPr>
          <w:rFonts w:cstheme="minorHAnsi"/>
          <w:i/>
          <w:iCs/>
          <w:shd w:val="clear" w:color="auto" w:fill="FFFFFF"/>
        </w:rPr>
      </w:pPr>
      <w:r w:rsidRPr="003C4D9A">
        <w:rPr>
          <w:rFonts w:cstheme="minorHAnsi"/>
          <w:i/>
          <w:iCs/>
          <w:shd w:val="clear" w:color="auto" w:fill="FFFFFF"/>
        </w:rPr>
        <w:t>Department of Cardiology, Barts Health NHS Trust, London, UK</w:t>
      </w:r>
      <w:r w:rsidRPr="003C4D9A">
        <w:t xml:space="preserve"> </w:t>
      </w:r>
      <w:r w:rsidRPr="003C4D9A">
        <w:rPr>
          <w:rFonts w:cstheme="minorHAnsi"/>
          <w:i/>
          <w:iCs/>
          <w:shd w:val="clear" w:color="auto" w:fill="FFFFFF"/>
        </w:rPr>
        <w:t>roy.gardner@glasgow.ac.uk</w:t>
      </w:r>
    </w:p>
    <w:p w:rsidR="00B1344E" w:rsidP="003C4D9A" w14:paraId="3D4C7DFE" w14:textId="77777777">
      <w:pPr>
        <w:rPr>
          <w:rFonts w:cstheme="minorHAnsi"/>
          <w:b/>
          <w:bCs/>
          <w:shd w:val="clear" w:color="auto" w:fill="FFFFFF"/>
        </w:rPr>
      </w:pPr>
    </w:p>
    <w:p w:rsidR="003C4D9A" w:rsidP="003C4D9A" w14:paraId="1B259161" w14:textId="07F42C19">
      <w:pPr>
        <w:rPr>
          <w:rFonts w:cstheme="minorHAnsi"/>
          <w:shd w:val="clear" w:color="auto" w:fill="FFFFFF"/>
        </w:rPr>
      </w:pPr>
      <w:r w:rsidRPr="003C4D9A">
        <w:rPr>
          <w:rFonts w:cstheme="minorHAnsi"/>
          <w:b/>
          <w:bCs/>
          <w:shd w:val="clear" w:color="auto" w:fill="FFFFFF"/>
        </w:rPr>
        <w:t>Roy</w:t>
      </w:r>
      <w:r>
        <w:rPr>
          <w:rFonts w:cstheme="minorHAnsi"/>
          <w:shd w:val="clear" w:color="auto" w:fill="FFFFFF"/>
        </w:rPr>
        <w:t xml:space="preserve"> </w:t>
      </w:r>
      <w:r w:rsidRPr="003C4D9A">
        <w:rPr>
          <w:rFonts w:cstheme="minorHAnsi"/>
          <w:b/>
          <w:bCs/>
          <w:shd w:val="clear" w:color="auto" w:fill="FFFFFF"/>
        </w:rPr>
        <w:t>S</w:t>
      </w:r>
      <w:r>
        <w:rPr>
          <w:rFonts w:cstheme="minorHAnsi"/>
          <w:shd w:val="clear" w:color="auto" w:fill="FFFFFF"/>
        </w:rPr>
        <w:t xml:space="preserve"> </w:t>
      </w:r>
      <w:r w:rsidRPr="003C4D9A">
        <w:rPr>
          <w:rFonts w:cstheme="minorHAnsi"/>
          <w:b/>
          <w:bCs/>
          <w:shd w:val="clear" w:color="auto" w:fill="FFFFFF"/>
        </w:rPr>
        <w:t>Gardner</w:t>
      </w:r>
    </w:p>
    <w:p w:rsidR="003C4D9A" w:rsidP="003C4D9A" w14:paraId="28B299F0" w14:textId="459C6042">
      <w:pPr>
        <w:rPr>
          <w:rFonts w:cstheme="minorHAnsi"/>
          <w:shd w:val="clear" w:color="auto" w:fill="FFFFFF"/>
        </w:rPr>
      </w:pPr>
      <w:r>
        <w:rPr>
          <w:rFonts w:cstheme="minorHAnsi"/>
          <w:shd w:val="clear" w:color="auto" w:fill="FFFFFF"/>
        </w:rPr>
        <w:t xml:space="preserve">Email: </w:t>
      </w:r>
      <w:hyperlink r:id="rId14" w:history="1">
        <w:r w:rsidRPr="00871548">
          <w:rPr>
            <w:rStyle w:val="Hyperlink"/>
            <w:rFonts w:cstheme="minorHAnsi"/>
            <w:shd w:val="clear" w:color="auto" w:fill="FFFFFF"/>
          </w:rPr>
          <w:t>roy.gardner@glasgow.ac.uk</w:t>
        </w:r>
      </w:hyperlink>
    </w:p>
    <w:p w:rsidR="003C4D9A" w:rsidRPr="00B1344E" w:rsidP="00B1344E" w14:paraId="5B4A864B" w14:textId="27B46B4B">
      <w:pPr>
        <w:rPr>
          <w:rFonts w:cstheme="minorHAnsi"/>
          <w:shd w:val="clear" w:color="auto" w:fill="FFFFFF"/>
        </w:rPr>
      </w:pPr>
      <w:r w:rsidRPr="00B1344E">
        <w:rPr>
          <w:rFonts w:eastAsia="Times New Roman" w:cstheme="minorHAnsi"/>
          <w:i/>
          <w:iCs/>
          <w:lang w:val="en" w:eastAsia="en-GB" w:bidi="ar-SA"/>
        </w:rPr>
        <w:t>Scottish National Advanced Heart Failure Service, Golden Jubilee National Hospital, Glasgow, UK</w:t>
      </w:r>
    </w:p>
    <w:p w:rsidR="00B1344E" w:rsidP="003C4D9A" w14:paraId="51D5AD8B" w14:textId="77777777">
      <w:pPr>
        <w:rPr>
          <w:rFonts w:eastAsia="Times New Roman" w:cstheme="minorHAnsi"/>
          <w:b/>
          <w:bCs/>
          <w:lang w:val="en" w:eastAsia="en-GB" w:bidi="ar-SA"/>
        </w:rPr>
      </w:pPr>
    </w:p>
    <w:p w:rsidR="003C4D9A" w:rsidRPr="003C4D9A" w:rsidP="003C4D9A" w14:paraId="28228765" w14:textId="79411BD5">
      <w:pPr>
        <w:rPr>
          <w:rFonts w:eastAsia="Times New Roman" w:cstheme="minorHAnsi"/>
          <w:b/>
          <w:bCs/>
          <w:lang w:val="en" w:eastAsia="en-GB" w:bidi="ar-SA"/>
        </w:rPr>
      </w:pPr>
      <w:r w:rsidRPr="003C4D9A">
        <w:rPr>
          <w:rFonts w:eastAsia="Times New Roman" w:cstheme="minorHAnsi"/>
          <w:b/>
          <w:bCs/>
          <w:lang w:val="en" w:eastAsia="en-GB" w:bidi="ar-SA"/>
        </w:rPr>
        <w:t>David Wilson</w:t>
      </w:r>
    </w:p>
    <w:p w:rsidR="003C4D9A" w:rsidP="003C4D9A" w14:paraId="56EFA8F6" w14:textId="565217B3">
      <w:pPr>
        <w:rPr>
          <w:rFonts w:eastAsia="Times New Roman" w:cstheme="minorHAnsi"/>
          <w:lang w:val="en" w:eastAsia="en-GB" w:bidi="ar-SA"/>
        </w:rPr>
      </w:pPr>
      <w:r>
        <w:rPr>
          <w:rFonts w:eastAsia="Times New Roman" w:cstheme="minorHAnsi"/>
          <w:lang w:val="en" w:eastAsia="en-GB" w:bidi="ar-SA"/>
        </w:rPr>
        <w:t>Email:</w:t>
      </w:r>
      <w:r w:rsidRPr="003C4D9A">
        <w:t xml:space="preserve"> </w:t>
      </w:r>
      <w:hyperlink r:id="rId15" w:history="1">
        <w:r w:rsidRPr="00871548">
          <w:rPr>
            <w:rStyle w:val="Hyperlink"/>
            <w:rFonts w:eastAsia="Times New Roman" w:cstheme="minorHAnsi"/>
            <w:lang w:val="en" w:eastAsia="en-GB" w:bidi="ar-SA"/>
          </w:rPr>
          <w:t>david.wilson45@nhs.net</w:t>
        </w:r>
      </w:hyperlink>
    </w:p>
    <w:p w:rsidR="000F34E8" w:rsidRPr="00B1344E" w:rsidP="00B1344E" w14:paraId="3590D13F" w14:textId="0EDA7F84">
      <w:pPr>
        <w:rPr>
          <w:rFonts w:eastAsia="Times New Roman" w:cstheme="minorHAnsi"/>
          <w:lang w:val="en" w:eastAsia="en-GB" w:bidi="ar-SA"/>
        </w:rPr>
      </w:pPr>
      <w:r w:rsidRPr="00B1344E">
        <w:rPr>
          <w:rFonts w:eastAsia="Times New Roman" w:cstheme="minorHAnsi"/>
          <w:i/>
          <w:iCs/>
          <w:lang w:val="en" w:eastAsia="en-GB" w:bidi="ar-SA"/>
        </w:rPr>
        <w:t xml:space="preserve">Department of Cardiology, </w:t>
      </w:r>
      <w:r w:rsidRPr="00B1344E">
        <w:rPr>
          <w:rFonts w:cstheme="minorHAnsi"/>
          <w:i/>
          <w:iCs/>
          <w:shd w:val="clear" w:color="auto" w:fill="FFFFFF"/>
        </w:rPr>
        <w:t>Worcestershire Royal Hospital, Worcester, UK</w:t>
      </w:r>
    </w:p>
    <w:p w:rsidR="003C4D9A" w:rsidP="000F34E8" w14:paraId="639EA839" w14:textId="77777777">
      <w:pPr>
        <w:rPr>
          <w:rFonts w:cstheme="minorHAnsi"/>
          <w:i/>
          <w:iCs/>
          <w:shd w:val="clear" w:color="auto" w:fill="FFFFFF"/>
          <w:vertAlign w:val="superscript"/>
        </w:rPr>
      </w:pPr>
    </w:p>
    <w:p w:rsidR="003C4D9A" w:rsidRPr="003C4D9A" w:rsidP="000F34E8" w14:paraId="460BAE57" w14:textId="60892AF1">
      <w:pPr>
        <w:rPr>
          <w:rFonts w:cstheme="minorHAnsi"/>
          <w:b/>
          <w:bCs/>
          <w:shd w:val="clear" w:color="auto" w:fill="FFFFFF"/>
        </w:rPr>
      </w:pPr>
      <w:r>
        <w:rPr>
          <w:rFonts w:cstheme="minorHAnsi"/>
          <w:b/>
          <w:bCs/>
          <w:shd w:val="clear" w:color="auto" w:fill="FFFFFF"/>
        </w:rPr>
        <w:t>Mark Gallagher</w:t>
      </w:r>
    </w:p>
    <w:p w:rsidR="003C4D9A" w:rsidP="000F34E8" w14:paraId="48A84AF1" w14:textId="5E735EF3">
      <w:pPr>
        <w:rPr>
          <w:rFonts w:cstheme="minorHAnsi"/>
          <w:shd w:val="clear" w:color="auto" w:fill="FFFFFF"/>
        </w:rPr>
      </w:pPr>
      <w:r w:rsidRPr="003C4D9A">
        <w:rPr>
          <w:rFonts w:cstheme="minorHAnsi"/>
          <w:shd w:val="clear" w:color="auto" w:fill="FFFFFF"/>
        </w:rPr>
        <w:t>Email:</w:t>
      </w:r>
      <w:r>
        <w:rPr>
          <w:rFonts w:cstheme="minorHAnsi"/>
          <w:shd w:val="clear" w:color="auto" w:fill="FFFFFF"/>
        </w:rPr>
        <w:t xml:space="preserve"> </w:t>
      </w:r>
      <w:hyperlink r:id="rId16" w:history="1">
        <w:r w:rsidRPr="00871548">
          <w:rPr>
            <w:rStyle w:val="Hyperlink"/>
            <w:rFonts w:cstheme="minorHAnsi"/>
            <w:shd w:val="clear" w:color="auto" w:fill="FFFFFF"/>
          </w:rPr>
          <w:t>mark.gallagher@stgeorges.nhs.uk</w:t>
        </w:r>
      </w:hyperlink>
    </w:p>
    <w:p w:rsidR="000F34E8" w:rsidRPr="003C4D9A" w:rsidP="00B1344E" w14:paraId="0FB84045" w14:textId="0A6F24D7">
      <w:pPr>
        <w:rPr>
          <w:rFonts w:cstheme="minorHAnsi"/>
          <w:i/>
          <w:iCs/>
        </w:rPr>
      </w:pPr>
      <w:r>
        <w:rPr>
          <w:rFonts w:cstheme="minorHAnsi"/>
          <w:i/>
          <w:iCs/>
          <w:shd w:val="clear" w:color="auto" w:fill="FFFFFF"/>
        </w:rPr>
        <w:t>D</w:t>
      </w:r>
      <w:r w:rsidRPr="003C4D9A">
        <w:rPr>
          <w:rFonts w:cstheme="minorHAnsi"/>
          <w:i/>
          <w:iCs/>
          <w:shd w:val="clear" w:color="auto" w:fill="FFFFFF"/>
        </w:rPr>
        <w:t>epartment of Cardiology,</w:t>
      </w:r>
      <w:r w:rsidRPr="003C4D9A">
        <w:rPr>
          <w:rFonts w:cstheme="minorHAnsi"/>
          <w:i/>
          <w:iCs/>
        </w:rPr>
        <w:t> St George's University Hospitals NHS Foundation Trust, London UK</w:t>
      </w:r>
    </w:p>
    <w:p w:rsidR="003C4D9A" w:rsidP="003C4D9A" w14:paraId="272C7355" w14:textId="77777777">
      <w:pPr>
        <w:rPr>
          <w:rFonts w:cstheme="minorHAnsi"/>
          <w:shd w:val="clear" w:color="auto" w:fill="FFFFFF"/>
        </w:rPr>
      </w:pPr>
    </w:p>
    <w:p w:rsidR="003C4D9A" w:rsidP="003C4D9A" w14:paraId="77D11B2A" w14:textId="7695FB15">
      <w:pPr>
        <w:rPr>
          <w:rFonts w:cstheme="minorHAnsi"/>
          <w:b/>
          <w:bCs/>
          <w:shd w:val="clear" w:color="auto" w:fill="FFFFFF"/>
        </w:rPr>
      </w:pPr>
      <w:r>
        <w:rPr>
          <w:rFonts w:cstheme="minorHAnsi"/>
          <w:b/>
          <w:bCs/>
          <w:shd w:val="clear" w:color="auto" w:fill="FFFFFF"/>
        </w:rPr>
        <w:t>Julian Ormerod</w:t>
      </w:r>
    </w:p>
    <w:p w:rsidR="003C4D9A" w:rsidP="003C4D9A" w14:paraId="0F05B072" w14:textId="468119B6">
      <w:pPr>
        <w:rPr>
          <w:rFonts w:cstheme="minorHAnsi"/>
          <w:shd w:val="clear" w:color="auto" w:fill="FFFFFF"/>
        </w:rPr>
      </w:pPr>
      <w:r>
        <w:rPr>
          <w:rFonts w:cstheme="minorHAnsi"/>
          <w:shd w:val="clear" w:color="auto" w:fill="FFFFFF"/>
        </w:rPr>
        <w:t xml:space="preserve">Email: </w:t>
      </w:r>
      <w:hyperlink r:id="rId17" w:history="1">
        <w:r w:rsidRPr="00871548">
          <w:rPr>
            <w:rStyle w:val="Hyperlink"/>
            <w:rFonts w:cstheme="minorHAnsi"/>
            <w:shd w:val="clear" w:color="auto" w:fill="FFFFFF"/>
          </w:rPr>
          <w:t>julian.ormerod@ouh.nhs.uk</w:t>
        </w:r>
      </w:hyperlink>
    </w:p>
    <w:p w:rsidR="00837C94" w:rsidP="00B1344E" w14:paraId="0E140B33" w14:textId="6248B455">
      <w:pPr>
        <w:rPr>
          <w:rFonts w:cstheme="minorHAnsi"/>
          <w:i/>
          <w:iCs/>
          <w:shd w:val="clear" w:color="auto" w:fill="FFFFFF"/>
        </w:rPr>
      </w:pPr>
      <w:r w:rsidRPr="003C4D9A">
        <w:rPr>
          <w:rFonts w:cstheme="minorHAnsi"/>
          <w:i/>
          <w:iCs/>
          <w:shd w:val="clear" w:color="auto" w:fill="FFFFFF"/>
        </w:rPr>
        <w:t>Department of Cardiology, Milton Keynes University Hospital, Milton Keynes, UK</w:t>
      </w:r>
    </w:p>
    <w:p w:rsidR="003C4D9A" w:rsidP="003C4D9A" w14:paraId="159F9284" w14:textId="77777777">
      <w:pPr>
        <w:rPr>
          <w:rFonts w:cstheme="minorHAnsi"/>
          <w:shd w:val="clear" w:color="auto" w:fill="FFFFFF"/>
        </w:rPr>
      </w:pPr>
    </w:p>
    <w:p w:rsidR="003C4D9A" w:rsidRPr="003C4D9A" w:rsidP="003C4D9A" w14:paraId="15A0C795" w14:textId="4FDC6B2A">
      <w:pPr>
        <w:rPr>
          <w:rFonts w:cstheme="minorHAnsi"/>
          <w:b/>
          <w:bCs/>
          <w:shd w:val="clear" w:color="auto" w:fill="FFFFFF"/>
        </w:rPr>
      </w:pPr>
      <w:r w:rsidRPr="003C4D9A">
        <w:rPr>
          <w:rFonts w:cstheme="minorHAnsi"/>
          <w:b/>
          <w:bCs/>
          <w:shd w:val="clear" w:color="auto" w:fill="FFFFFF"/>
        </w:rPr>
        <w:t>John Paisey</w:t>
      </w:r>
    </w:p>
    <w:p w:rsidR="003C4D9A" w:rsidP="003C4D9A" w14:paraId="5D8F82B6" w14:textId="284D1B3F">
      <w:pPr>
        <w:rPr>
          <w:rFonts w:cstheme="minorHAnsi"/>
          <w:shd w:val="clear" w:color="auto" w:fill="FFFFFF"/>
        </w:rPr>
      </w:pPr>
      <w:r>
        <w:rPr>
          <w:rFonts w:cstheme="minorHAnsi"/>
          <w:shd w:val="clear" w:color="auto" w:fill="FFFFFF"/>
        </w:rPr>
        <w:t xml:space="preserve">Email: </w:t>
      </w:r>
      <w:hyperlink r:id="rId18" w:history="1">
        <w:r w:rsidRPr="00871548">
          <w:rPr>
            <w:rStyle w:val="Hyperlink"/>
            <w:rFonts w:cstheme="minorHAnsi"/>
            <w:shd w:val="clear" w:color="auto" w:fill="FFFFFF"/>
          </w:rPr>
          <w:t>john.paisey@uhs.nhs.uk</w:t>
        </w:r>
      </w:hyperlink>
    </w:p>
    <w:p w:rsidR="003C4D9A" w:rsidP="00B1344E" w14:paraId="54197AE9" w14:textId="0547D085">
      <w:pPr>
        <w:rPr>
          <w:rFonts w:cstheme="minorHAnsi"/>
          <w:shd w:val="clear" w:color="auto" w:fill="FFFFFF"/>
        </w:rPr>
      </w:pPr>
      <w:r w:rsidRPr="003C4D9A">
        <w:rPr>
          <w:rFonts w:cstheme="minorHAnsi"/>
          <w:i/>
          <w:iCs/>
          <w:shd w:val="clear" w:color="auto" w:fill="FFFFFF"/>
        </w:rPr>
        <w:t>Department of Cardiology, University Hospitals Southampton, Southampton, UK</w:t>
      </w:r>
      <w:r w:rsidRPr="003C4D9A">
        <w:rPr>
          <w:rFonts w:cstheme="minorHAnsi"/>
          <w:shd w:val="clear" w:color="auto" w:fill="FFFFFF"/>
        </w:rPr>
        <w:t xml:space="preserve"> </w:t>
      </w:r>
    </w:p>
    <w:p w:rsidR="003C4D9A" w:rsidP="003C4D9A" w14:paraId="2A13749F" w14:textId="77777777">
      <w:pPr>
        <w:rPr>
          <w:rFonts w:cstheme="minorHAnsi"/>
          <w:shd w:val="clear" w:color="auto" w:fill="FFFFFF"/>
        </w:rPr>
      </w:pPr>
    </w:p>
    <w:p w:rsidR="003C4D9A" w:rsidRPr="003C4D9A" w:rsidP="003C4D9A" w14:paraId="20AD5442" w14:textId="533C59BB">
      <w:pPr>
        <w:rPr>
          <w:rFonts w:cstheme="minorHAnsi"/>
          <w:b/>
          <w:bCs/>
          <w:shd w:val="clear" w:color="auto" w:fill="FFFFFF"/>
        </w:rPr>
      </w:pPr>
      <w:r w:rsidRPr="003C4D9A">
        <w:rPr>
          <w:rFonts w:cstheme="minorHAnsi"/>
          <w:b/>
          <w:bCs/>
          <w:shd w:val="clear" w:color="auto" w:fill="FFFFFF"/>
        </w:rPr>
        <w:t xml:space="preserve">Nick </w:t>
      </w:r>
      <w:r w:rsidRPr="003C4D9A">
        <w:rPr>
          <w:rFonts w:cstheme="minorHAnsi"/>
          <w:b/>
          <w:bCs/>
          <w:shd w:val="clear" w:color="auto" w:fill="FFFFFF"/>
        </w:rPr>
        <w:t>Curzen</w:t>
      </w:r>
    </w:p>
    <w:p w:rsidR="003C4D9A" w:rsidP="003C4D9A" w14:paraId="1DEAF6A9" w14:textId="5673E3D3">
      <w:pPr>
        <w:rPr>
          <w:rFonts w:cstheme="minorHAnsi"/>
          <w:shd w:val="clear" w:color="auto" w:fill="FFFFFF"/>
        </w:rPr>
      </w:pPr>
      <w:r>
        <w:rPr>
          <w:rFonts w:cstheme="minorHAnsi"/>
          <w:shd w:val="clear" w:color="auto" w:fill="FFFFFF"/>
        </w:rPr>
        <w:t xml:space="preserve">Email: </w:t>
      </w:r>
      <w:hyperlink r:id="rId19" w:history="1">
        <w:r w:rsidRPr="00871548">
          <w:rPr>
            <w:rStyle w:val="Hyperlink"/>
            <w:rFonts w:cstheme="minorHAnsi"/>
            <w:shd w:val="clear" w:color="auto" w:fill="FFFFFF"/>
          </w:rPr>
          <w:t>nick.curzen@uhs.nhs.uk</w:t>
        </w:r>
      </w:hyperlink>
    </w:p>
    <w:p w:rsidR="003C4D9A" w:rsidP="00B1344E" w14:paraId="5BD04908" w14:textId="194756B7">
      <w:pPr>
        <w:rPr>
          <w:rFonts w:cstheme="minorHAnsi"/>
          <w:shd w:val="clear" w:color="auto" w:fill="FFFFFF"/>
        </w:rPr>
      </w:pPr>
      <w:r w:rsidRPr="003C4D9A">
        <w:rPr>
          <w:rFonts w:cstheme="minorHAnsi"/>
          <w:i/>
          <w:iCs/>
          <w:shd w:val="clear" w:color="auto" w:fill="FFFFFF"/>
        </w:rPr>
        <w:t>Department of Cardiology, University Hospitals Southampton, Southampton, UK</w:t>
      </w:r>
      <w:r w:rsidRPr="003C4D9A">
        <w:rPr>
          <w:rFonts w:cstheme="minorHAnsi"/>
          <w:shd w:val="clear" w:color="auto" w:fill="FFFFFF"/>
        </w:rPr>
        <w:t xml:space="preserve"> </w:t>
      </w:r>
    </w:p>
    <w:p w:rsidR="003C4D9A" w:rsidRPr="00B1344E" w:rsidP="00B1344E" w14:paraId="5B6A20EC" w14:textId="77777777">
      <w:pPr>
        <w:rPr>
          <w:rFonts w:eastAsia="Times New Roman" w:cs="Arial"/>
        </w:rPr>
      </w:pPr>
      <w:r w:rsidRPr="00B1344E">
        <w:rPr>
          <w:rFonts w:cstheme="minorHAnsi"/>
          <w:i/>
          <w:iCs/>
        </w:rPr>
        <w:t>Faculty of Medicine, University of Southampton</w:t>
      </w:r>
      <w:r w:rsidRPr="00B1344E">
        <w:rPr>
          <w:rFonts w:cstheme="minorHAnsi"/>
          <w:i/>
          <w:iCs/>
          <w:shd w:val="clear" w:color="auto" w:fill="FFFFFF"/>
        </w:rPr>
        <w:t xml:space="preserve">, Southampton, </w:t>
      </w:r>
      <w:r w:rsidRPr="00B1344E">
        <w:rPr>
          <w:rFonts w:cstheme="minorHAnsi"/>
          <w:i/>
          <w:iCs/>
        </w:rPr>
        <w:t>UK</w:t>
      </w:r>
    </w:p>
    <w:p w:rsidR="003C4D9A" w:rsidP="003C4D9A" w14:paraId="7A8C2DF5" w14:textId="6BB861C5">
      <w:pPr>
        <w:rPr>
          <w:rFonts w:cstheme="minorHAnsi"/>
          <w:shd w:val="clear" w:color="auto" w:fill="FFFFFF"/>
        </w:rPr>
      </w:pPr>
    </w:p>
    <w:p w:rsidR="003C4D9A" w:rsidRPr="003C4D9A" w:rsidP="003C4D9A" w14:paraId="1C9FB80B" w14:textId="3B77B18D">
      <w:pPr>
        <w:rPr>
          <w:rFonts w:cstheme="minorHAnsi"/>
          <w:b/>
          <w:bCs/>
          <w:shd w:val="clear" w:color="auto" w:fill="FFFFFF"/>
        </w:rPr>
      </w:pPr>
      <w:r w:rsidRPr="003C4D9A">
        <w:rPr>
          <w:rFonts w:cstheme="minorHAnsi"/>
          <w:b/>
          <w:bCs/>
          <w:shd w:val="clear" w:color="auto" w:fill="FFFFFF"/>
        </w:rPr>
        <w:t>Timothy Betts</w:t>
      </w:r>
    </w:p>
    <w:p w:rsidR="00B1344E" w:rsidP="00B1344E" w14:paraId="6717006B" w14:textId="77777777">
      <w:pPr>
        <w:rPr>
          <w:rFonts w:cstheme="minorHAnsi"/>
          <w:shd w:val="clear" w:color="auto" w:fill="FFFFFF"/>
        </w:rPr>
      </w:pPr>
      <w:r>
        <w:rPr>
          <w:rFonts w:cstheme="minorHAnsi"/>
          <w:shd w:val="clear" w:color="auto" w:fill="FFFFFF"/>
        </w:rPr>
        <w:t>Email:</w:t>
      </w:r>
      <w:r>
        <w:rPr>
          <w:rFonts w:cstheme="minorHAnsi"/>
          <w:shd w:val="clear" w:color="auto" w:fill="FFFFFF"/>
        </w:rPr>
        <w:t xml:space="preserve"> </w:t>
      </w:r>
      <w:hyperlink r:id="rId20" w:history="1">
        <w:r w:rsidRPr="00871548">
          <w:rPr>
            <w:rStyle w:val="Hyperlink"/>
            <w:rFonts w:cstheme="minorHAnsi"/>
            <w:shd w:val="clear" w:color="auto" w:fill="FFFFFF"/>
          </w:rPr>
          <w:t>tim.betts@ouh.nhs.uk</w:t>
        </w:r>
      </w:hyperlink>
    </w:p>
    <w:p w:rsidR="003C4D9A" w:rsidRPr="00D548FF" w:rsidP="00B1344E" w14:paraId="578317BA" w14:textId="114033FC">
      <w:pPr>
        <w:rPr>
          <w:rFonts w:eastAsia="Times New Roman" w:cs="Arial"/>
        </w:rPr>
      </w:pPr>
      <w:r w:rsidRPr="00D548FF">
        <w:rPr>
          <w:rFonts w:cstheme="minorHAnsi"/>
          <w:i/>
          <w:iCs/>
        </w:rPr>
        <w:t>Department of Cardiology, Oxford University Hospitals NHS Foundation Trust, Oxford, UK</w:t>
      </w:r>
    </w:p>
    <w:p w:rsidR="003C4D9A" w:rsidP="003C4D9A" w14:paraId="5B32129C" w14:textId="77777777">
      <w:pPr>
        <w:rPr>
          <w:rFonts w:eastAsia="Times New Roman" w:cs="Arial"/>
        </w:rPr>
      </w:pPr>
    </w:p>
    <w:p w:rsidR="003C4D9A" w:rsidRPr="003C4D9A" w:rsidP="003C4D9A" w14:paraId="0CC3871F" w14:textId="43A585EA">
      <w:pPr>
        <w:pStyle w:val="ListParagraph"/>
        <w:rPr>
          <w:rFonts w:cstheme="minorHAnsi"/>
          <w:shd w:val="clear" w:color="auto" w:fill="FFFFFF"/>
        </w:rPr>
      </w:pPr>
    </w:p>
    <w:p w:rsidR="000F34E8" w:rsidRPr="00BC448D" w:rsidP="000F34E8" w14:paraId="7FBDC772" w14:textId="77777777">
      <w:pPr>
        <w:spacing w:after="0" w:line="240" w:lineRule="auto"/>
        <w:jc w:val="left"/>
        <w:rPr>
          <w:rFonts w:ascii="Arial" w:hAnsi="Arial" w:cs="Arial"/>
          <w:color w:val="1A0DAB"/>
          <w:shd w:val="clear" w:color="auto" w:fill="FFFFFF"/>
        </w:rPr>
      </w:pPr>
      <w:hyperlink r:id="rId21" w:history="1"/>
    </w:p>
    <w:p w:rsidR="000F34E8" w:rsidRPr="00BC448D" w:rsidP="000F34E8" w14:paraId="2E99595A" w14:textId="77777777">
      <w:pPr>
        <w:rPr>
          <w:rFonts w:cstheme="minorHAnsi"/>
          <w:bCs/>
          <w:iCs/>
        </w:rPr>
      </w:pPr>
      <w:r w:rsidRPr="00BC448D">
        <w:rPr>
          <w:rFonts w:cstheme="minorHAnsi"/>
          <w:bCs/>
          <w:iCs/>
        </w:rPr>
        <w:t>*</w:t>
      </w:r>
      <w:r w:rsidRPr="00BC448D">
        <w:rPr>
          <w:rFonts w:cstheme="minorHAnsi"/>
          <w:b/>
          <w:iCs/>
        </w:rPr>
        <w:t>CORRESPONDING AUTHOR</w:t>
      </w:r>
      <w:r w:rsidRPr="00BC448D">
        <w:rPr>
          <w:rFonts w:cstheme="minorHAnsi"/>
          <w:bCs/>
          <w:iCs/>
        </w:rPr>
        <w:t xml:space="preserve">: </w:t>
      </w:r>
    </w:p>
    <w:p w:rsidR="000F34E8" w:rsidRPr="00BC448D" w:rsidP="000F34E8" w14:paraId="4C058BC4" w14:textId="77777777">
      <w:pPr>
        <w:rPr>
          <w:rFonts w:cstheme="minorHAnsi"/>
        </w:rPr>
      </w:pPr>
      <w:r w:rsidRPr="00BC448D">
        <w:rPr>
          <w:rFonts w:cstheme="minorHAnsi"/>
        </w:rPr>
        <w:t>Electrophysiology Research Fellow</w:t>
      </w:r>
    </w:p>
    <w:p w:rsidR="000F34E8" w:rsidRPr="00BC448D" w:rsidP="000F34E8" w14:paraId="0BCFAF47" w14:textId="77777777">
      <w:pPr>
        <w:rPr>
          <w:rFonts w:cstheme="minorHAnsi"/>
        </w:rPr>
      </w:pPr>
      <w:r w:rsidRPr="00BC448D">
        <w:rPr>
          <w:rFonts w:cstheme="minorHAnsi"/>
        </w:rPr>
        <w:t xml:space="preserve">Oxford University Hospitals NHS Foundation Trust, </w:t>
      </w:r>
    </w:p>
    <w:p w:rsidR="000F34E8" w:rsidRPr="00BC448D" w:rsidP="000F34E8" w14:paraId="3983FECD" w14:textId="44E67EBF">
      <w:pPr>
        <w:rPr>
          <w:rFonts w:cstheme="minorHAnsi"/>
        </w:rPr>
      </w:pPr>
      <w:r w:rsidRPr="00BC448D">
        <w:rPr>
          <w:rFonts w:cstheme="minorHAnsi"/>
        </w:rPr>
        <w:t xml:space="preserve">Headley Way, Oxford (UK) OX3 </w:t>
      </w:r>
      <w:r w:rsidRPr="00BC448D" w:rsidR="00E2623A">
        <w:rPr>
          <w:rFonts w:cstheme="minorHAnsi"/>
        </w:rPr>
        <w:t>9DU</w:t>
      </w:r>
    </w:p>
    <w:p w:rsidR="007F5C7F" w:rsidP="000F34E8" w14:paraId="445B661C" w14:textId="191E7DF5">
      <w:pPr>
        <w:rPr>
          <w:rFonts w:cstheme="minorHAnsi"/>
        </w:rPr>
      </w:pPr>
      <w:r w:rsidRPr="00BC448D">
        <w:rPr>
          <w:rFonts w:cstheme="minorHAnsi"/>
        </w:rPr>
        <w:t>E</w:t>
      </w:r>
      <w:r w:rsidRPr="00BC448D" w:rsidR="000F34E8">
        <w:rPr>
          <w:rFonts w:cstheme="minorHAnsi"/>
        </w:rPr>
        <w:t xml:space="preserve">mail address: </w:t>
      </w:r>
      <w:hyperlink r:id="rId22" w:history="1">
        <w:r w:rsidRPr="00BC448D" w:rsidR="000F34E8">
          <w:rPr>
            <w:rStyle w:val="Hyperlink"/>
            <w:rFonts w:cstheme="minorHAnsi"/>
          </w:rPr>
          <w:t>andre.gala@ouh.nhs.uk</w:t>
        </w:r>
      </w:hyperlink>
      <w:r w:rsidRPr="00BC448D" w:rsidR="000F34E8">
        <w:rPr>
          <w:rFonts w:cstheme="minorHAnsi"/>
        </w:rPr>
        <w:t xml:space="preserve"> </w:t>
      </w:r>
      <w:r>
        <w:rPr>
          <w:rFonts w:cstheme="minorHAnsi"/>
        </w:rPr>
        <w:t xml:space="preserve">, </w:t>
      </w:r>
      <w:hyperlink r:id="rId5" w:history="1">
        <w:r w:rsidRPr="0096382E">
          <w:rPr>
            <w:rStyle w:val="Hyperlink"/>
            <w:rFonts w:cstheme="minorHAnsi"/>
          </w:rPr>
          <w:t>a.briosaegala@gmail.com</w:t>
        </w:r>
      </w:hyperlink>
    </w:p>
    <w:p w:rsidR="00E2623A" w:rsidRPr="00BC448D" w:rsidP="000F34E8" w14:paraId="407102C4" w14:textId="1DB2C202">
      <w:r w:rsidRPr="00BC448D">
        <w:t>Telephone: +44 1865 220 255</w:t>
      </w:r>
    </w:p>
    <w:p w:rsidR="000F34E8" w:rsidRPr="00B1344E" w:rsidP="000F34E8" w14:paraId="0C34C418" w14:textId="5B846EA0">
      <w:pPr>
        <w:rPr>
          <w:rFonts w:cstheme="minorHAnsi"/>
        </w:rPr>
      </w:pPr>
      <w:r w:rsidRPr="00BC448D">
        <w:t>Twitter handle: @briosa_gala</w:t>
      </w:r>
      <w:r w:rsidRPr="00BC448D" w:rsidR="003A0C07">
        <w:tab/>
      </w:r>
    </w:p>
    <w:p w:rsidR="000F34E8" w:rsidRPr="00BC448D" w:rsidP="000F34E8" w14:paraId="661BA34E" w14:textId="2C1386B7">
      <w:pPr>
        <w:spacing w:line="360" w:lineRule="auto"/>
        <w:rPr>
          <w:rFonts w:cstheme="minorHAnsi"/>
        </w:rPr>
      </w:pPr>
      <w:bookmarkStart w:id="1" w:name="_Hlk144807513"/>
      <w:r w:rsidRPr="00BC448D">
        <w:rPr>
          <w:rFonts w:cstheme="minorHAnsi"/>
          <w:b/>
          <w:bCs/>
        </w:rPr>
        <w:t xml:space="preserve">CONFLICT OF INTEREST: </w:t>
      </w:r>
      <w:r w:rsidRPr="00BC448D">
        <w:rPr>
          <w:rFonts w:cstheme="minorHAnsi"/>
        </w:rPr>
        <w:t>ABG, RSG and TB</w:t>
      </w:r>
      <w:r w:rsidRPr="00BC448D" w:rsidR="00B226F3">
        <w:rPr>
          <w:rFonts w:cstheme="minorHAnsi"/>
        </w:rPr>
        <w:t xml:space="preserve"> have</w:t>
      </w:r>
      <w:r w:rsidRPr="00BC448D">
        <w:rPr>
          <w:rFonts w:cstheme="minorHAnsi"/>
        </w:rPr>
        <w:t xml:space="preserve"> received </w:t>
      </w:r>
      <w:r w:rsidRPr="00BC448D">
        <w:rPr>
          <w:rFonts w:cstheme="minorHAnsi"/>
          <w:color w:val="222222"/>
          <w:shd w:val="clear" w:color="auto" w:fill="FFFFFF"/>
        </w:rPr>
        <w:t xml:space="preserve">financial support for research from Abbott. MTBP received financial support to attend scientific meetings from </w:t>
      </w:r>
      <w:r w:rsidRPr="00BC448D">
        <w:rPr>
          <w:rFonts w:cstheme="minorHAnsi"/>
          <w:color w:val="222222"/>
          <w:shd w:val="clear" w:color="auto" w:fill="FFFFFF"/>
        </w:rPr>
        <w:t>Acutus</w:t>
      </w:r>
      <w:r w:rsidRPr="00BC448D">
        <w:rPr>
          <w:rFonts w:cstheme="minorHAnsi"/>
          <w:color w:val="222222"/>
          <w:shd w:val="clear" w:color="auto" w:fill="FFFFFF"/>
        </w:rPr>
        <w:t xml:space="preserve"> Medical. HT received financial support to attend scientific meetings from Abbott, BSCI, Medtronic and Boston Scientific. </w:t>
      </w:r>
      <w:r w:rsidRPr="00BC448D" w:rsidR="00BB3D3E">
        <w:rPr>
          <w:rFonts w:cstheme="minorHAnsi"/>
          <w:color w:val="222222"/>
          <w:shd w:val="clear" w:color="auto" w:fill="FFFFFF"/>
        </w:rPr>
        <w:t xml:space="preserve">DW has received financial support to attend scientific meetings. </w:t>
      </w:r>
      <w:r w:rsidRPr="00BC448D">
        <w:rPr>
          <w:rFonts w:cstheme="minorHAnsi"/>
          <w:color w:val="222222"/>
          <w:shd w:val="clear" w:color="auto" w:fill="FFFFFF"/>
        </w:rPr>
        <w:t>AJS,</w:t>
      </w:r>
      <w:r w:rsidRPr="00BC448D" w:rsidR="00837C94">
        <w:rPr>
          <w:rFonts w:cstheme="minorHAnsi"/>
          <w:color w:val="222222"/>
          <w:shd w:val="clear" w:color="auto" w:fill="FFFFFF"/>
        </w:rPr>
        <w:t xml:space="preserve"> AB,</w:t>
      </w:r>
      <w:r w:rsidRPr="00BC448D">
        <w:rPr>
          <w:rFonts w:cstheme="minorHAnsi"/>
          <w:color w:val="222222"/>
          <w:shd w:val="clear" w:color="auto" w:fill="FFFFFF"/>
        </w:rPr>
        <w:t xml:space="preserve"> JRP, </w:t>
      </w:r>
      <w:r w:rsidRPr="00BC448D" w:rsidR="00091987">
        <w:rPr>
          <w:rFonts w:cstheme="minorHAnsi"/>
          <w:color w:val="222222"/>
          <w:shd w:val="clear" w:color="auto" w:fill="FFFFFF"/>
        </w:rPr>
        <w:t>ML, NC</w:t>
      </w:r>
      <w:r w:rsidRPr="00BC448D">
        <w:rPr>
          <w:rFonts w:cstheme="minorHAnsi"/>
          <w:color w:val="222222"/>
          <w:shd w:val="clear" w:color="auto" w:fill="FFFFFF"/>
        </w:rPr>
        <w:t>, MGM, RB, JO and DF– no conflicts in relation to this paper</w:t>
      </w:r>
      <w:r w:rsidRPr="00BC448D" w:rsidR="001638F6">
        <w:rPr>
          <w:rFonts w:cstheme="minorHAnsi"/>
          <w:color w:val="222222"/>
          <w:shd w:val="clear" w:color="auto" w:fill="FFFFFF"/>
        </w:rPr>
        <w:t>.</w:t>
      </w:r>
    </w:p>
    <w:bookmarkEnd w:id="1"/>
    <w:p w:rsidR="000F34E8" w:rsidP="000F34E8" w14:paraId="4D54C4FF" w14:textId="45A0F4AE">
      <w:pPr>
        <w:spacing w:line="360" w:lineRule="auto"/>
        <w:rPr>
          <w:rFonts w:cstheme="minorHAnsi"/>
        </w:rPr>
      </w:pPr>
      <w:r w:rsidRPr="00BC448D">
        <w:rPr>
          <w:rFonts w:cstheme="minorHAnsi"/>
          <w:b/>
          <w:bCs/>
        </w:rPr>
        <w:t xml:space="preserve">FUNDING: </w:t>
      </w:r>
      <w:r w:rsidRPr="00BC448D">
        <w:rPr>
          <w:rFonts w:cstheme="minorHAnsi"/>
        </w:rPr>
        <w:t>none</w:t>
      </w:r>
    </w:p>
    <w:p w:rsidR="00DF2760" w:rsidP="000F34E8" w14:paraId="4D1EF6CE" w14:textId="10A62A0B">
      <w:pPr>
        <w:spacing w:line="360" w:lineRule="auto"/>
        <w:rPr>
          <w:rFonts w:cstheme="minorHAnsi"/>
        </w:rPr>
      </w:pPr>
      <w:r>
        <w:rPr>
          <w:rFonts w:cstheme="minorHAnsi"/>
          <w:b/>
          <w:bCs/>
        </w:rPr>
        <w:t xml:space="preserve">ETHICS APPROVAL and PATIENT CONSENTED: </w:t>
      </w:r>
      <w:r w:rsidRPr="00B1344E" w:rsidR="00B1344E">
        <w:rPr>
          <w:rFonts w:cstheme="minorHAnsi"/>
        </w:rPr>
        <w:t>Exempt from REC within UK Health Departments’ Research Ethics Services, as this is research limited to the use of previously collected, non-identifiable information, where patients have given prior consent at the time of implantable cardiac monitor insertion.</w:t>
      </w:r>
    </w:p>
    <w:p w:rsidR="00B1344E" w:rsidP="000F34E8" w14:paraId="4FC54752" w14:textId="64C3EB50">
      <w:pPr>
        <w:spacing w:line="360" w:lineRule="auto"/>
        <w:rPr>
          <w:rFonts w:cstheme="minorHAnsi"/>
        </w:rPr>
      </w:pPr>
      <w:r w:rsidRPr="00B1344E">
        <w:rPr>
          <w:rFonts w:cstheme="minorHAnsi"/>
        </w:rPr>
        <w:t xml:space="preserve">The content of this manuscript adheres to the </w:t>
      </w:r>
      <w:r>
        <w:rPr>
          <w:rFonts w:cstheme="minorHAnsi"/>
        </w:rPr>
        <w:t>to</w:t>
      </w:r>
      <w:r>
        <w:rPr>
          <w:rFonts w:cstheme="minorHAnsi"/>
        </w:rPr>
        <w:t xml:space="preserve"> Wiley’s </w:t>
      </w:r>
      <w:r w:rsidRPr="00B1344E">
        <w:rPr>
          <w:rFonts w:cstheme="minorHAnsi"/>
        </w:rPr>
        <w:t>Best Practice Guidelines on Research Integrity and Publishing Ethics</w:t>
      </w:r>
    </w:p>
    <w:p w:rsidR="00DF2760" w:rsidP="000F34E8" w14:paraId="63532539" w14:textId="182A9E2E">
      <w:pPr>
        <w:spacing w:line="360" w:lineRule="auto"/>
        <w:rPr>
          <w:rFonts w:cstheme="minorHAnsi"/>
        </w:rPr>
      </w:pPr>
      <w:r w:rsidRPr="00DF2760">
        <w:rPr>
          <w:rFonts w:cstheme="minorHAnsi"/>
          <w:b/>
          <w:bCs/>
        </w:rPr>
        <w:t>IRAS Project number</w:t>
      </w:r>
      <w:r w:rsidRPr="00DF2760">
        <w:rPr>
          <w:rFonts w:cstheme="minorHAnsi"/>
        </w:rPr>
        <w:t>: 297175</w:t>
      </w:r>
    </w:p>
    <w:p w:rsidR="00DF2760" w:rsidP="000F34E8" w14:paraId="26222548" w14:textId="5EFA725A">
      <w:pPr>
        <w:spacing w:line="360" w:lineRule="auto"/>
        <w:rPr>
          <w:rFonts w:cstheme="minorHAnsi"/>
        </w:rPr>
      </w:pPr>
      <w:r w:rsidRPr="00DF2760">
        <w:rPr>
          <w:rFonts w:cstheme="minorHAnsi"/>
          <w:b/>
          <w:bCs/>
        </w:rPr>
        <w:t>CLINICAL TRIALS REGISTRATION:</w:t>
      </w:r>
      <w:r>
        <w:rPr>
          <w:rFonts w:cstheme="minorHAnsi"/>
        </w:rPr>
        <w:t xml:space="preserve"> Not applicable</w:t>
      </w:r>
    </w:p>
    <w:p w:rsidR="00DF2760" w:rsidRPr="00DF2760" w:rsidP="000F34E8" w14:paraId="65587BCA" w14:textId="7164C599">
      <w:pPr>
        <w:spacing w:line="360" w:lineRule="auto"/>
        <w:rPr>
          <w:rFonts w:cstheme="minorHAnsi"/>
        </w:rPr>
      </w:pPr>
      <w:r w:rsidRPr="00DF2760">
        <w:rPr>
          <w:rFonts w:cstheme="minorHAnsi"/>
          <w:b/>
          <w:bCs/>
        </w:rPr>
        <w:t>DATA AVAILABILITY:</w:t>
      </w:r>
      <w:r>
        <w:rPr>
          <w:rFonts w:cstheme="minorHAnsi"/>
        </w:rPr>
        <w:t xml:space="preserve"> Raw data available upon reasonable request</w:t>
      </w:r>
    </w:p>
    <w:p w:rsidR="00277F58" w:rsidRPr="00BC448D" w:rsidP="00277F58" w14:paraId="28C40912" w14:textId="180DDE45">
      <w:pPr>
        <w:spacing w:line="360" w:lineRule="auto"/>
        <w:rPr>
          <w:rFonts w:cstheme="minorHAnsi"/>
          <w:b/>
          <w:bCs/>
        </w:rPr>
      </w:pPr>
      <w:r w:rsidRPr="00BC448D">
        <w:rPr>
          <w:rFonts w:cstheme="minorHAnsi"/>
          <w:b/>
          <w:bCs/>
        </w:rPr>
        <w:t>KEYWORDS:</w:t>
      </w:r>
      <w:r w:rsidRPr="00BC448D">
        <w:rPr>
          <w:rFonts w:cstheme="minorHAnsi"/>
        </w:rPr>
        <w:t xml:space="preserve"> </w:t>
      </w:r>
      <w:bookmarkStart w:id="2" w:name="_Hlk96069194"/>
      <w:r w:rsidRPr="00BC448D">
        <w:rPr>
          <w:rFonts w:cstheme="minorHAnsi"/>
        </w:rPr>
        <w:t>atrial fibrillation; ambulatory monitoring; implantable cardiac monitor; implantable loop recorders</w:t>
      </w:r>
      <w:r w:rsidRPr="00BC448D" w:rsidR="006F7A00">
        <w:rPr>
          <w:rFonts w:cstheme="minorHAnsi"/>
        </w:rPr>
        <w:t>;</w:t>
      </w:r>
      <w:r w:rsidRPr="00BC448D">
        <w:rPr>
          <w:rFonts w:cstheme="minorHAnsi"/>
        </w:rPr>
        <w:t xml:space="preserve"> arrhythmia monitoring</w:t>
      </w:r>
    </w:p>
    <w:bookmarkEnd w:id="2"/>
    <w:p w:rsidR="003A0C07" w:rsidRPr="00BC448D" w:rsidP="003A0C07" w14:paraId="1EA14B7C" w14:textId="1539BC18">
      <w:pPr>
        <w:spacing w:line="360" w:lineRule="auto"/>
        <w:rPr>
          <w:rFonts w:cstheme="minorHAnsi"/>
        </w:rPr>
      </w:pPr>
      <w:r w:rsidRPr="00BC448D">
        <w:rPr>
          <w:rFonts w:cstheme="minorHAnsi"/>
          <w:b/>
          <w:bCs/>
        </w:rPr>
        <w:t xml:space="preserve">WORD COUNT: </w:t>
      </w:r>
      <w:r w:rsidRPr="00BC448D" w:rsidR="00FE7278">
        <w:rPr>
          <w:rFonts w:cstheme="minorHAnsi"/>
        </w:rPr>
        <w:t>4</w:t>
      </w:r>
      <w:r w:rsidRPr="00BC448D" w:rsidR="00B41A05">
        <w:rPr>
          <w:rFonts w:cstheme="minorHAnsi"/>
        </w:rPr>
        <w:t>236</w:t>
      </w:r>
    </w:p>
    <w:p w:rsidR="00B226F3" w:rsidRPr="00BC448D" w:rsidP="000F34E8" w14:paraId="33DC6EC8" w14:textId="77777777">
      <w:pPr>
        <w:widowControl w:val="0"/>
        <w:autoSpaceDE w:val="0"/>
        <w:autoSpaceDN w:val="0"/>
        <w:adjustRightInd w:val="0"/>
        <w:spacing w:before="120" w:line="360" w:lineRule="auto"/>
        <w:rPr>
          <w:rFonts w:ascii="Arial" w:hAnsi="Arial" w:cs="Arial"/>
          <w:color w:val="4D5156"/>
          <w:shd w:val="clear" w:color="auto" w:fill="FFFFFF"/>
        </w:rPr>
        <w:sectPr w:rsidSect="00F2271F">
          <w:footerReference w:type="default" r:id="rId23"/>
          <w:pgSz w:w="11906" w:h="16838"/>
          <w:pgMar w:top="1440" w:right="1440" w:bottom="1440" w:left="1440" w:header="708" w:footer="708" w:gutter="0"/>
          <w:lnNumType w:countBy="1" w:restart="continuous"/>
          <w:cols w:space="708"/>
          <w:docGrid w:linePitch="360"/>
        </w:sectPr>
      </w:pPr>
    </w:p>
    <w:p w:rsidR="000F34E8" w:rsidRPr="00BC448D" w:rsidP="000F34E8" w14:paraId="759F4E8F" w14:textId="77777777">
      <w:pPr>
        <w:spacing w:line="480" w:lineRule="auto"/>
        <w:rPr>
          <w:b/>
          <w:bCs/>
          <w:sz w:val="24"/>
          <w:szCs w:val="24"/>
        </w:rPr>
      </w:pPr>
      <w:r w:rsidRPr="00BC448D">
        <w:rPr>
          <w:b/>
          <w:bCs/>
          <w:sz w:val="24"/>
          <w:szCs w:val="24"/>
        </w:rPr>
        <w:t>ABSTRACT</w:t>
      </w:r>
    </w:p>
    <w:p w:rsidR="000F34E8" w:rsidRPr="00BC448D" w:rsidP="00534D87" w14:paraId="7B95CBF1" w14:textId="5DF0741C">
      <w:pPr>
        <w:spacing w:line="480" w:lineRule="auto"/>
        <w:rPr>
          <w:rFonts w:cstheme="minorHAnsi"/>
          <w:color w:val="222222"/>
          <w:shd w:val="clear" w:color="auto" w:fill="FFFFFF"/>
        </w:rPr>
      </w:pPr>
      <w:bookmarkStart w:id="3" w:name="_Hlk171086376"/>
      <w:bookmarkStart w:id="4" w:name="_Hlk117528274"/>
      <w:r w:rsidRPr="00BC448D">
        <w:rPr>
          <w:b/>
          <w:bCs/>
        </w:rPr>
        <w:t>Introduction</w:t>
      </w:r>
      <w:r w:rsidRPr="00BC448D">
        <w:rPr>
          <w:rFonts w:cstheme="minorHAnsi"/>
          <w:color w:val="222222"/>
          <w:shd w:val="clear" w:color="auto" w:fill="FFFFFF"/>
        </w:rPr>
        <w:t xml:space="preserve">: The novel Confirm Rx™ implantable cardiac monitor (ICM) </w:t>
      </w:r>
      <w:r w:rsidRPr="00BC448D">
        <w:t>with</w:t>
      </w:r>
      <w:r w:rsidRPr="00BC448D">
        <w:rPr>
          <w:rFonts w:cstheme="minorHAnsi"/>
          <w:color w:val="222222"/>
          <w:shd w:val="clear" w:color="auto" w:fill="FFFFFF"/>
        </w:rPr>
        <w:t xml:space="preserve"> </w:t>
      </w:r>
      <w:r w:rsidRPr="00BC448D">
        <w:rPr>
          <w:rFonts w:cstheme="minorHAnsi"/>
          <w:color w:val="222222"/>
          <w:shd w:val="clear" w:color="auto" w:fill="FFFFFF"/>
        </w:rPr>
        <w:t>SharpSense</w:t>
      </w:r>
      <w:r w:rsidRPr="00BC448D">
        <w:rPr>
          <w:rFonts w:cstheme="minorHAnsi"/>
          <w:color w:val="222222"/>
          <w:shd w:val="clear" w:color="auto" w:fill="FFFFFF"/>
        </w:rPr>
        <w:t xml:space="preserve">™ technology incorporates a new P-wave discriminator </w:t>
      </w:r>
      <w:r w:rsidR="005A24D8">
        <w:rPr>
          <w:rFonts w:cstheme="minorHAnsi"/>
          <w:color w:val="222222"/>
          <w:shd w:val="clear" w:color="auto" w:fill="FFFFFF"/>
        </w:rPr>
        <w:t xml:space="preserve">designed to </w:t>
      </w:r>
      <w:r w:rsidRPr="00BC448D">
        <w:rPr>
          <w:rFonts w:cstheme="minorHAnsi"/>
          <w:color w:val="222222"/>
          <w:shd w:val="clear" w:color="auto" w:fill="FFFFFF"/>
        </w:rPr>
        <w:t>improv</w:t>
      </w:r>
      <w:r w:rsidR="005A24D8">
        <w:rPr>
          <w:rFonts w:cstheme="minorHAnsi"/>
          <w:color w:val="222222"/>
          <w:shd w:val="clear" w:color="auto" w:fill="FFFFFF"/>
        </w:rPr>
        <w:t>e</w:t>
      </w:r>
      <w:r w:rsidRPr="00BC448D">
        <w:rPr>
          <w:rFonts w:cstheme="minorHAnsi"/>
          <w:color w:val="222222"/>
          <w:shd w:val="clear" w:color="auto" w:fill="FFFFFF"/>
        </w:rPr>
        <w:t xml:space="preserve"> AF detection. </w:t>
      </w:r>
      <w:r w:rsidR="005A24D8">
        <w:rPr>
          <w:rFonts w:cstheme="minorHAnsi"/>
          <w:color w:val="222222"/>
          <w:shd w:val="clear" w:color="auto" w:fill="FFFFFF"/>
        </w:rPr>
        <w:t xml:space="preserve">This study aimed to evaluate </w:t>
      </w:r>
      <w:r w:rsidRPr="00BC448D">
        <w:rPr>
          <w:rFonts w:cstheme="minorHAnsi"/>
          <w:color w:val="222222"/>
          <w:shd w:val="clear" w:color="auto" w:fill="FFFFFF"/>
        </w:rPr>
        <w:t xml:space="preserve">the </w:t>
      </w:r>
      <w:r w:rsidRPr="00BC448D">
        <w:t xml:space="preserve">diagnostic </w:t>
      </w:r>
      <w:r w:rsidRPr="00BC448D" w:rsidR="00A040B6">
        <w:t xml:space="preserve">performance </w:t>
      </w:r>
      <w:r w:rsidRPr="00BC448D">
        <w:t xml:space="preserve">of the Confirm Rx™ ICM </w:t>
      </w:r>
      <w:r w:rsidR="005A24D8">
        <w:t>in</w:t>
      </w:r>
      <w:r w:rsidRPr="00BC448D" w:rsidR="005A24D8">
        <w:t xml:space="preserve"> </w:t>
      </w:r>
      <w:r w:rsidRPr="00BC448D">
        <w:t>detecti</w:t>
      </w:r>
      <w:r w:rsidR="005A24D8">
        <w:t>ng</w:t>
      </w:r>
      <w:r w:rsidRPr="00BC448D">
        <w:t xml:space="preserve"> AF episodes of </w:t>
      </w:r>
      <w:r w:rsidR="005A24D8">
        <w:t>varying</w:t>
      </w:r>
      <w:r w:rsidRPr="00BC448D" w:rsidR="005A24D8">
        <w:t xml:space="preserve"> </w:t>
      </w:r>
      <w:r w:rsidRPr="00BC448D">
        <w:t>duration</w:t>
      </w:r>
      <w:r w:rsidR="005A24D8">
        <w:t>s</w:t>
      </w:r>
      <w:r w:rsidRPr="00BC448D">
        <w:t>.</w:t>
      </w:r>
    </w:p>
    <w:p w:rsidR="000F34E8" w:rsidRPr="00E30DD4" w:rsidP="00534D87" w14:paraId="3CBDD077" w14:textId="0DF626CF">
      <w:pPr>
        <w:spacing w:line="480" w:lineRule="auto"/>
        <w:rPr>
          <w:rFonts w:ascii="Calibri" w:hAnsi="Calibri" w:cs="Calibri"/>
        </w:rPr>
      </w:pPr>
      <w:r w:rsidRPr="00BC448D">
        <w:rPr>
          <w:b/>
          <w:bCs/>
        </w:rPr>
        <w:t>Methods:</w:t>
      </w:r>
      <w:r w:rsidRPr="00BC448D">
        <w:t xml:space="preserve">  </w:t>
      </w:r>
      <w:r w:rsidR="005A24D8">
        <w:t>We conducted a</w:t>
      </w:r>
      <w:r w:rsidRPr="00BC448D" w:rsidR="005A24D8">
        <w:t xml:space="preserve"> </w:t>
      </w:r>
      <w:r w:rsidRPr="00BC448D">
        <w:t xml:space="preserve">multicentre retrospective </w:t>
      </w:r>
      <w:r w:rsidR="005A24D8">
        <w:t xml:space="preserve">analysis of </w:t>
      </w:r>
      <w:r w:rsidRPr="00BC448D">
        <w:t xml:space="preserve">consecutive patients </w:t>
      </w:r>
      <w:r w:rsidR="00303128">
        <w:t xml:space="preserve">implanted with </w:t>
      </w:r>
      <w:r w:rsidRPr="00BC448D">
        <w:t>a Confirm Rx™ ICM (v1.2)</w:t>
      </w:r>
      <w:r w:rsidRPr="00303128" w:rsidR="00303128">
        <w:t xml:space="preserve"> </w:t>
      </w:r>
      <w:r w:rsidRPr="00BC448D" w:rsidR="00303128">
        <w:t>across nine UK hospitals</w:t>
      </w:r>
      <w:r w:rsidR="00303128">
        <w:t>, all with documented AF lasting at least 6 minutes</w:t>
      </w:r>
      <w:r w:rsidRPr="00BC448D">
        <w:t xml:space="preserve">. </w:t>
      </w:r>
      <w:r w:rsidR="00303128">
        <w:t>E</w:t>
      </w:r>
      <w:r w:rsidRPr="00BC448D">
        <w:t>lectrocardiograms (ECGs) were manually adjudicated by cardiologist</w:t>
      </w:r>
      <w:r w:rsidR="00303128">
        <w:t>s</w:t>
      </w:r>
      <w:r w:rsidR="00303128">
        <w:t>.</w:t>
      </w:r>
      <w:r w:rsidRPr="00BC448D">
        <w:t xml:space="preserve"> </w:t>
      </w:r>
      <w:r w:rsidR="00303128">
        <w:t>.</w:t>
      </w:r>
      <w:r w:rsidR="00303128">
        <w:t xml:space="preserve"> To account for intra- and inter-reviewer variability, a random sample of 10% of ECGs underwent additional review. Disagreements were resolved by a third reviewer.</w:t>
      </w:r>
      <w:r w:rsidR="002B466D">
        <w:t xml:space="preserve"> </w:t>
      </w:r>
      <w:r w:rsidRPr="00BC448D">
        <w:rPr>
          <w:rFonts w:cstheme="minorHAnsi"/>
          <w:color w:val="222222"/>
          <w:shd w:val="clear" w:color="auto" w:fill="FFFFFF"/>
        </w:rPr>
        <w:t xml:space="preserve">Diagnostic performance was determined by calculating the gross and patient-averaged </w:t>
      </w:r>
      <w:r w:rsidRPr="00BC448D">
        <w:rPr>
          <w:rFonts w:cstheme="minorHAnsi"/>
        </w:rPr>
        <w:t xml:space="preserve">positive predictive value (PPV) for AF episodes of different </w:t>
      </w:r>
      <w:r w:rsidRPr="00E30DD4">
        <w:rPr>
          <w:rFonts w:ascii="Calibri" w:hAnsi="Calibri" w:cs="Calibri"/>
        </w:rPr>
        <w:t xml:space="preserve">duration. The source of false positive (FP) detection was also categorised.  </w:t>
      </w:r>
    </w:p>
    <w:p w:rsidR="000F34E8" w:rsidRPr="00E30DD4" w:rsidP="00534D87" w14:paraId="58F33F11" w14:textId="44D86CFA">
      <w:pPr>
        <w:spacing w:line="480" w:lineRule="auto"/>
        <w:rPr>
          <w:rFonts w:ascii="Calibri" w:hAnsi="Calibri" w:cs="Calibri"/>
          <w:shd w:val="clear" w:color="auto" w:fill="FFFFFF"/>
        </w:rPr>
      </w:pPr>
      <w:bookmarkStart w:id="5" w:name="_Hlk168323075"/>
      <w:r w:rsidRPr="00E30DD4">
        <w:rPr>
          <w:rFonts w:ascii="Calibri" w:hAnsi="Calibri" w:cs="Calibri"/>
          <w:b/>
          <w:bCs/>
        </w:rPr>
        <w:t>Results</w:t>
      </w:r>
      <w:r w:rsidRPr="00E30DD4">
        <w:rPr>
          <w:rFonts w:ascii="Calibri" w:hAnsi="Calibri" w:cs="Calibri"/>
        </w:rPr>
        <w:t xml:space="preserve">: Overall, 16230 individual ECGs from 232 patients were included. The median AF episode duration was 14 minutes. R-wave amplitude remained stable during follow-up </w:t>
      </w:r>
      <w:r w:rsidRPr="00E30DD4" w:rsidR="003B7FE3">
        <w:rPr>
          <w:rFonts w:ascii="Calibri" w:hAnsi="Calibri" w:cs="Calibri"/>
          <w:shd w:val="clear" w:color="auto" w:fill="FFFFFF"/>
        </w:rPr>
        <w:t>(0.52±0.27 mV [initial] vs 0.54±0.29 mV [end of follow-up], p=0.10).</w:t>
      </w:r>
      <w:bookmarkEnd w:id="5"/>
      <w:r w:rsidRPr="00E30DD4" w:rsidR="002B466D">
        <w:rPr>
          <w:rFonts w:ascii="Calibri" w:hAnsi="Calibri" w:cs="Calibri"/>
          <w:shd w:val="clear" w:color="auto" w:fill="FFFFFF"/>
        </w:rPr>
        <w:t xml:space="preserve"> </w:t>
      </w:r>
      <w:r w:rsidRPr="00E30DD4">
        <w:rPr>
          <w:rFonts w:ascii="Calibri" w:hAnsi="Calibri" w:cs="Calibri"/>
        </w:rPr>
        <w:t>The gross and patient-averaged PPV w</w:t>
      </w:r>
      <w:r w:rsidRPr="00E30DD4" w:rsidR="00124593">
        <w:rPr>
          <w:rFonts w:ascii="Calibri" w:hAnsi="Calibri" w:cs="Calibri"/>
        </w:rPr>
        <w:t>ere</w:t>
      </w:r>
      <w:r w:rsidRPr="00E30DD4">
        <w:rPr>
          <w:rFonts w:ascii="Calibri" w:hAnsi="Calibri" w:cs="Calibri"/>
        </w:rPr>
        <w:t xml:space="preserve"> 75.0% and 67.0%, respectively. Diagnostic performance (gross) increased with progressively longer AF episodes: 88.0% for ≥ 1 hours, 97.3% for 6 hours and 100% for 24 hours. The main source of FP during tachycardia was T-wave oversensing (54.2%), whilst in non-tachycardic episodes it was predominantly ectopy (71.2%).</w:t>
      </w:r>
      <w:r w:rsidRPr="00E30DD4" w:rsidR="00CC21FF">
        <w:rPr>
          <w:rFonts w:ascii="Calibri" w:hAnsi="Calibri" w:cs="Calibri"/>
        </w:rPr>
        <w:t xml:space="preserve"> The AF burden precision was excellent (93.3%).</w:t>
      </w:r>
    </w:p>
    <w:p w:rsidR="004A279A" w:rsidRPr="00BC448D" w:rsidP="00534D87" w14:paraId="28BDB791" w14:textId="5B48B25D">
      <w:pPr>
        <w:spacing w:line="480" w:lineRule="auto"/>
        <w:rPr>
          <w:rFonts w:cstheme="minorHAnsi"/>
        </w:rPr>
      </w:pPr>
      <w:r w:rsidRPr="00BC448D">
        <w:rPr>
          <w:rFonts w:cstheme="minorHAnsi"/>
          <w:b/>
          <w:bCs/>
        </w:rPr>
        <w:t xml:space="preserve">Conclusion: </w:t>
      </w:r>
      <w:r w:rsidRPr="00BC448D">
        <w:t>The Confirm Rx™ ICM diagnostic performance was modest for all AF episodes (75%)</w:t>
      </w:r>
      <w:r w:rsidRPr="00BC448D" w:rsidR="00616D22">
        <w:t>,</w:t>
      </w:r>
      <w:r w:rsidRPr="00BC448D">
        <w:t xml:space="preserve"> </w:t>
      </w:r>
      <w:r w:rsidR="00303128">
        <w:t>with</w:t>
      </w:r>
      <w:r w:rsidRPr="00BC448D" w:rsidR="00303128">
        <w:t xml:space="preserve"> </w:t>
      </w:r>
      <w:r w:rsidR="00303128">
        <w:t xml:space="preserve">accuracy increasing </w:t>
      </w:r>
      <w:r w:rsidRPr="00BC448D">
        <w:t>for longer AF episodes</w:t>
      </w:r>
      <w:r w:rsidRPr="00BC448D" w:rsidR="00B41A05">
        <w:t xml:space="preserve">. </w:t>
      </w:r>
    </w:p>
    <w:bookmarkEnd w:id="3"/>
    <w:p w:rsidR="004A279A" w:rsidRPr="00BC448D" w14:paraId="2222ADA1" w14:textId="77777777">
      <w:pPr>
        <w:spacing w:after="160" w:line="259" w:lineRule="auto"/>
        <w:jc w:val="left"/>
        <w:rPr>
          <w:rFonts w:cstheme="minorHAnsi"/>
        </w:rPr>
      </w:pPr>
      <w:r w:rsidRPr="00BC448D">
        <w:rPr>
          <w:rFonts w:cstheme="minorHAnsi"/>
        </w:rPr>
        <w:br w:type="page"/>
      </w:r>
    </w:p>
    <w:bookmarkEnd w:id="4"/>
    <w:p w:rsidR="003A0C07" w:rsidRPr="00BC448D" w:rsidP="000F34E8" w14:paraId="20007CED" w14:textId="007B8695">
      <w:pPr>
        <w:spacing w:line="480" w:lineRule="auto"/>
        <w:rPr>
          <w:rFonts w:cstheme="minorHAnsi"/>
          <w:b/>
          <w:bCs/>
        </w:rPr>
      </w:pPr>
      <w:r w:rsidRPr="00BC448D">
        <w:rPr>
          <w:rFonts w:cstheme="minorHAnsi"/>
          <w:b/>
          <w:bCs/>
        </w:rPr>
        <w:t>ABBREVIATIONS</w:t>
      </w:r>
    </w:p>
    <w:p w:rsidR="00FE7278" w:rsidRPr="00BC448D" w:rsidP="000F34E8" w14:paraId="1CD82742" w14:textId="3CFA25A9">
      <w:pPr>
        <w:spacing w:line="480" w:lineRule="auto"/>
        <w:rPr>
          <w:rFonts w:cstheme="minorHAnsi"/>
        </w:rPr>
      </w:pPr>
      <w:r w:rsidRPr="00BC448D">
        <w:rPr>
          <w:rFonts w:cstheme="minorHAnsi"/>
        </w:rPr>
        <w:t xml:space="preserve">AF </w:t>
      </w:r>
      <w:r w:rsidRPr="00BC448D" w:rsidR="00B226F3">
        <w:rPr>
          <w:rFonts w:cstheme="minorHAnsi"/>
        </w:rPr>
        <w:t xml:space="preserve">– </w:t>
      </w:r>
      <w:r w:rsidRPr="00BC448D" w:rsidR="009110BB">
        <w:rPr>
          <w:rFonts w:cstheme="minorHAnsi"/>
        </w:rPr>
        <w:t>Atrial Fibrillation</w:t>
      </w:r>
    </w:p>
    <w:p w:rsidR="00FE7278" w:rsidRPr="00BC448D" w:rsidP="00FE7278" w14:paraId="6ECAF8CF" w14:textId="63838AE6">
      <w:pPr>
        <w:spacing w:line="480" w:lineRule="auto"/>
        <w:rPr>
          <w:rFonts w:cstheme="minorHAnsi"/>
        </w:rPr>
      </w:pPr>
      <w:r w:rsidRPr="00BC448D">
        <w:rPr>
          <w:rFonts w:cstheme="minorHAnsi"/>
        </w:rPr>
        <w:t xml:space="preserve">ECG </w:t>
      </w:r>
      <w:r w:rsidRPr="00BC448D" w:rsidR="00B226F3">
        <w:rPr>
          <w:rFonts w:cstheme="minorHAnsi"/>
        </w:rPr>
        <w:t>–</w:t>
      </w:r>
      <w:r w:rsidRPr="00BC448D">
        <w:rPr>
          <w:rFonts w:cstheme="minorHAnsi"/>
        </w:rPr>
        <w:t xml:space="preserve"> Electrocardiogram</w:t>
      </w:r>
    </w:p>
    <w:p w:rsidR="00FE7278" w:rsidRPr="00BC448D" w:rsidP="000F34E8" w14:paraId="279111E1" w14:textId="3BCB5E31">
      <w:pPr>
        <w:spacing w:line="480" w:lineRule="auto"/>
        <w:rPr>
          <w:rFonts w:cstheme="minorHAnsi"/>
        </w:rPr>
      </w:pPr>
      <w:r w:rsidRPr="00BC448D">
        <w:rPr>
          <w:rFonts w:cstheme="minorHAnsi"/>
        </w:rPr>
        <w:t>FP – False</w:t>
      </w:r>
      <w:r w:rsidRPr="00BC448D" w:rsidR="009B65AD">
        <w:rPr>
          <w:rFonts w:cstheme="minorHAnsi"/>
        </w:rPr>
        <w:t xml:space="preserve"> </w:t>
      </w:r>
      <w:r w:rsidRPr="00BC448D" w:rsidR="009110BB">
        <w:rPr>
          <w:rFonts w:cstheme="minorHAnsi"/>
        </w:rPr>
        <w:t>P</w:t>
      </w:r>
      <w:r w:rsidRPr="00BC448D">
        <w:rPr>
          <w:rFonts w:cstheme="minorHAnsi"/>
        </w:rPr>
        <w:t>ositive</w:t>
      </w:r>
    </w:p>
    <w:p w:rsidR="00FE7278" w:rsidRPr="00BC448D" w:rsidP="00FE7278" w14:paraId="7B319320" w14:textId="77777777">
      <w:pPr>
        <w:spacing w:line="480" w:lineRule="auto"/>
        <w:rPr>
          <w:rFonts w:cstheme="minorHAnsi"/>
        </w:rPr>
      </w:pPr>
      <w:r w:rsidRPr="00BC448D">
        <w:rPr>
          <w:rFonts w:cstheme="minorHAnsi"/>
        </w:rPr>
        <w:t>ICM – Implantable Cardiac Monitor</w:t>
      </w:r>
    </w:p>
    <w:p w:rsidR="00FE7278" w:rsidP="000F34E8" w14:paraId="0B2361DE" w14:textId="77777777">
      <w:pPr>
        <w:spacing w:line="480" w:lineRule="auto"/>
        <w:rPr>
          <w:rFonts w:cstheme="minorHAnsi"/>
        </w:rPr>
      </w:pPr>
      <w:r w:rsidRPr="00BC448D">
        <w:rPr>
          <w:rFonts w:cstheme="minorHAnsi"/>
        </w:rPr>
        <w:t xml:space="preserve">PPV – </w:t>
      </w:r>
      <w:r w:rsidRPr="00BC448D" w:rsidR="009110BB">
        <w:rPr>
          <w:rFonts w:cstheme="minorHAnsi"/>
        </w:rPr>
        <w:t xml:space="preserve">Positive Predictive </w:t>
      </w:r>
      <w:r w:rsidRPr="00BC448D">
        <w:rPr>
          <w:rFonts w:cstheme="minorHAnsi"/>
        </w:rPr>
        <w:t>Value</w:t>
      </w:r>
    </w:p>
    <w:p w:rsidR="006656EB" w:rsidRPr="00BC448D" w:rsidP="000F34E8" w14:paraId="06C76737" w14:textId="2AD9947C">
      <w:pPr>
        <w:spacing w:line="480" w:lineRule="auto"/>
        <w:rPr>
          <w:rFonts w:cstheme="minorHAnsi"/>
        </w:rPr>
        <w:sectPr w:rsidSect="00F2271F">
          <w:pgSz w:w="11906" w:h="16838"/>
          <w:pgMar w:top="1440" w:right="1440" w:bottom="1440" w:left="1440" w:header="708" w:footer="708" w:gutter="0"/>
          <w:lnNumType w:countBy="1" w:restart="continuous"/>
          <w:cols w:space="708"/>
          <w:docGrid w:linePitch="360"/>
        </w:sectPr>
      </w:pPr>
    </w:p>
    <w:p w:rsidR="000F34E8" w:rsidRPr="00BC448D" w:rsidP="000F34E8" w14:paraId="2ACF5C02" w14:textId="77777777">
      <w:pPr>
        <w:spacing w:after="240" w:line="480" w:lineRule="auto"/>
        <w:jc w:val="left"/>
        <w:rPr>
          <w:b/>
          <w:bCs/>
          <w:sz w:val="24"/>
          <w:szCs w:val="24"/>
        </w:rPr>
      </w:pPr>
      <w:r w:rsidRPr="00BC448D">
        <w:rPr>
          <w:b/>
          <w:bCs/>
          <w:sz w:val="24"/>
          <w:szCs w:val="24"/>
        </w:rPr>
        <w:t>INTRODUCTION</w:t>
      </w:r>
    </w:p>
    <w:p w:rsidR="000F34E8" w:rsidRPr="00BC448D" w:rsidP="000F34E8" w14:paraId="700986F3" w14:textId="37A7AD36">
      <w:pPr>
        <w:spacing w:line="480" w:lineRule="auto"/>
      </w:pPr>
      <w:r w:rsidRPr="00BC448D">
        <w:t>Atrial fibrillation (AF) diagnosis relies on electrocardiographic</w:t>
      </w:r>
      <w:r w:rsidR="00A5433E">
        <w:t xml:space="preserve"> (ECG)</w:t>
      </w:r>
      <w:r w:rsidRPr="00BC448D">
        <w:t xml:space="preserve"> documentation of irregularly irregular </w:t>
      </w:r>
      <w:r w:rsidR="00A5433E">
        <w:t>R-R intervals</w:t>
      </w:r>
      <w:r w:rsidRPr="00BC448D" w:rsidR="00A5433E">
        <w:t xml:space="preserve"> </w:t>
      </w:r>
      <w:r w:rsidR="00DA0E7D">
        <w:t>without</w:t>
      </w:r>
      <w:r w:rsidR="00A5433E">
        <w:t xml:space="preserve">  </w:t>
      </w:r>
      <w:r w:rsidRPr="00BC448D">
        <w:t>any discernible P-wave.</w:t>
      </w:r>
      <w:hyperlink w:anchor="_ENREF_1" w:tooltip="Hindricks, 2020 #2092" w:history="1">
        <w:r w:rsidR="003C6665">
          <w:fldChar w:fldCharType="begin">
            <w:fldData xml:space="preserve">PEVuZE5vdGU+PENpdGU+PEF1dGhvcj5IaW5kcmlja3M8L0F1dGhvcj48WWVhcj4yMDIwPC9ZZWFy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</w:fldData>
          </w:fldChar>
        </w:r>
        <w:r w:rsidR="003C6665">
          <w:instrText xml:space="preserve"> ADDIN EN.CITE </w:instrText>
        </w:r>
        <w:r w:rsidR="003C6665">
          <w:fldChar w:fldCharType="begin">
            <w:fldData xml:space="preserve">PEVuZE5vdGU+PENpdGU+PEF1dGhvcj5IaW5kcmlja3M8L0F1dGhvcj48WWVhcj4yMDIwPC9ZZWFy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</w:fldData>
          </w:fldChar>
        </w:r>
        <w:r w:rsidR="003C6665">
          <w:instrText xml:space="preserve"> ADDIN EN.CITE.DATA </w:instrText>
        </w:r>
        <w:r w:rsidR="003C6665">
          <w:fldChar w:fldCharType="separate"/>
        </w:r>
        <w:r w:rsidR="003C6665">
          <w:fldChar w:fldCharType="end"/>
        </w:r>
        <w:r w:rsidR="003C6665">
          <w:fldChar w:fldCharType="separate"/>
        </w:r>
        <w:r w:rsidRPr="003C6665" w:rsidR="003C6665">
          <w:rPr>
            <w:noProof/>
            <w:vertAlign w:val="superscript"/>
          </w:rPr>
          <w:t>1</w:t>
        </w:r>
        <w:r w:rsidR="003C6665">
          <w:fldChar w:fldCharType="end"/>
        </w:r>
      </w:hyperlink>
      <w:r w:rsidRPr="00BC448D">
        <w:t xml:space="preserve"> Twelve-lead</w:t>
      </w:r>
      <w:r w:rsidR="00A5433E">
        <w:t xml:space="preserve"> </w:t>
      </w:r>
      <w:r w:rsidR="00A5433E">
        <w:t>ECGs</w:t>
      </w:r>
      <w:r w:rsidRPr="00BC448D">
        <w:t xml:space="preserve">, Holter monitors, patches and event recorders are </w:t>
      </w:r>
      <w:r w:rsidR="00A5433E">
        <w:t>routinely</w:t>
      </w:r>
      <w:r w:rsidRPr="00BC448D" w:rsidR="00A5433E">
        <w:t xml:space="preserve"> </w:t>
      </w:r>
      <w:r w:rsidR="00A5433E">
        <w:t>employed</w:t>
      </w:r>
      <w:r w:rsidRPr="00BC448D" w:rsidR="00A5433E">
        <w:t xml:space="preserve"> </w:t>
      </w:r>
      <w:r w:rsidRPr="00BC448D">
        <w:t xml:space="preserve">to detect AF episodes. However, the unpredictable nature of AF </w:t>
      </w:r>
      <w:r w:rsidR="00A5433E">
        <w:t>results in a</w:t>
      </w:r>
      <w:r w:rsidRPr="00BC448D">
        <w:t xml:space="preserve"> relatively low diagnostic yield from intermittent monitoring when compared to prolonged continuous rhythm monitoring with implantable cardiac monitors (ICMs). </w:t>
      </w:r>
      <w:r w:rsidR="00A5433E">
        <w:t>Recently</w:t>
      </w:r>
      <w:r w:rsidRPr="00BC448D">
        <w:t xml:space="preserve">, there has been a renewed interest in </w:t>
      </w:r>
      <w:r w:rsidR="00A5433E">
        <w:t>using</w:t>
      </w:r>
      <w:r w:rsidRPr="00BC448D" w:rsidR="00A5433E">
        <w:t xml:space="preserve"> </w:t>
      </w:r>
      <w:r w:rsidRPr="00BC448D">
        <w:t>ICMs for AF diagnosis following cryptogenic strokes</w:t>
      </w:r>
      <w:r w:rsidRPr="00BC448D">
        <w:fldChar w:fldCharType="begin">
          <w:fldData xml:space="preserve">PEVuZE5vdGU+PENpdGU+PEF1dGhvcj5TYW5uYTwvQXV0aG9yPjxZZWFyPjIwMTQ8L1llYXI+PFJl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Q3OC04NjwvcGFnZXM+PHZvbHVtZT4zNzA8L3ZvbHVtZT48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</w:fldData>
        </w:fldChar>
      </w:r>
      <w:r w:rsidR="003C6665">
        <w:instrText xml:space="preserve"> ADDIN EN.CITE </w:instrText>
      </w:r>
      <w:r w:rsidR="003C6665">
        <w:fldChar w:fldCharType="begin">
          <w:fldData xml:space="preserve">PEVuZE5vdGU+PENpdGU+PEF1dGhvcj5TYW5uYTwvQXV0aG9yPjxZZWFyPjIwMTQ8L1llYXI+PFJl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Q3OC04NjwvcGFnZXM+PHZvbHVtZT4zNzA8L3ZvbHVtZT48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</w:fldData>
        </w:fldChar>
      </w:r>
      <w:r w:rsidR="003C6665">
        <w:instrText xml:space="preserve"> ADDIN EN.CITE.DATA </w:instrText>
      </w:r>
      <w:r w:rsidR="003C6665">
        <w:fldChar w:fldCharType="separate"/>
      </w:r>
      <w:r w:rsidR="003C6665">
        <w:fldChar w:fldCharType="end"/>
      </w:r>
      <w:r w:rsidRPr="00BC448D">
        <w:fldChar w:fldCharType="separate"/>
      </w:r>
      <w:hyperlink w:anchor="_ENREF_2" w:tooltip="Sanna, 2014 #3356" w:history="1">
        <w:r w:rsidRPr="003C6665" w:rsidR="003C6665">
          <w:rPr>
            <w:noProof/>
            <w:vertAlign w:val="superscript"/>
          </w:rPr>
          <w:t>2</w:t>
        </w:r>
      </w:hyperlink>
      <w:r w:rsidRPr="003C6665" w:rsidR="003C6665">
        <w:rPr>
          <w:noProof/>
          <w:vertAlign w:val="superscript"/>
        </w:rPr>
        <w:t xml:space="preserve">, </w:t>
      </w:r>
      <w:hyperlink w:anchor="_ENREF_3" w:tooltip="Ziegler, 2017 #3357" w:history="1">
        <w:r w:rsidRPr="003C6665" w:rsidR="003C6665">
          <w:rPr>
            <w:noProof/>
            <w:vertAlign w:val="superscript"/>
          </w:rPr>
          <w:t>3</w:t>
        </w:r>
      </w:hyperlink>
      <w:r w:rsidRPr="00BC448D">
        <w:fldChar w:fldCharType="end"/>
      </w:r>
      <w:r w:rsidRPr="00BC448D">
        <w:t xml:space="preserve"> and </w:t>
      </w:r>
      <w:r w:rsidR="00A5433E">
        <w:t xml:space="preserve">for </w:t>
      </w:r>
      <w:r w:rsidRPr="00BC448D">
        <w:t>monitoring AF burden and recurrence after catheter ablation and cardiac surgery.</w:t>
      </w:r>
      <w:hyperlink w:anchor="_ENREF_4" w:tooltip="Kapa, 2013 #3358" w:history="1">
        <w:r w:rsidRPr="00BC448D" w:rsidR="003C6665">
          <w:fldChar w:fldCharType="begin">
            <w:fldData xml:space="preserve">PEVuZE5vdGU+PENpdGU+PEF1dGhvcj5LYXBhPC9BdXRob3I+PFllYXI+MjAxMzwvWWVhcj48UmVj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sdC10aXRsZT48L3RpdGxlcz48cGVyaW9kaWNhbD48
ZnVsbC10aXRsZT5FdXJvcGFjZTwvZnVsbC10aXRsZT48YWJici0xPkV1cm9wYWNlPC9hYmJyLTE+
PC9wZXJpb2RpY2FsPjxhbHQtcGVyaW9kaWNhbD48ZnVsb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mdWxsLXRpdGxlPjwvYWx0LXBlcmlvZGljYWw+PHBh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</w:fldData>
          </w:fldChar>
        </w:r>
        <w:r w:rsidR="003C6665">
          <w:instrText xml:space="preserve"> ADDIN EN.CITE </w:instrText>
        </w:r>
        <w:r w:rsidR="003C6665">
          <w:fldChar w:fldCharType="begin">
            <w:fldData xml:space="preserve">PEVuZE5vdGU+PENpdGU+PEF1dGhvcj5LYXBhPC9BdXRob3I+PFllYXI+MjAxMzwvWWVhcj48UmVj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sdC10aXRsZT48L3RpdGxlcz48cGVyaW9kaWNhbD48
ZnVsbC10aXRsZT5FdXJvcGFjZTwvZnVsbC10aXRsZT48YWJici0xPkV1cm9wYWNlPC9hYmJyLTE+
PC9wZXJpb2RpY2FsPjxhbHQtcGVyaW9kaWNhbD48ZnVsb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mdWxsLXRpdGxlPjwvYWx0LXBlcmlvZGljYWw+PHBh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</w:fldData>
          </w:fldChar>
        </w:r>
        <w:r w:rsidR="003C6665">
          <w:instrText xml:space="preserve"> ADDIN EN.CITE.DATA </w:instrText>
        </w:r>
        <w:r w:rsidR="003C6665">
          <w:fldChar w:fldCharType="separate"/>
        </w:r>
        <w:r w:rsidR="003C6665">
          <w:fldChar w:fldCharType="end"/>
        </w:r>
        <w:r w:rsidRPr="00BC448D" w:rsidR="003C6665">
          <w:fldChar w:fldCharType="separate"/>
        </w:r>
        <w:r w:rsidRPr="003C6665" w:rsidR="003C6665">
          <w:rPr>
            <w:noProof/>
            <w:vertAlign w:val="superscript"/>
          </w:rPr>
          <w:t>4-8</w:t>
        </w:r>
        <w:r w:rsidRPr="00BC448D" w:rsidR="003C6665">
          <w:fldChar w:fldCharType="end"/>
        </w:r>
      </w:hyperlink>
    </w:p>
    <w:p w:rsidR="000F34E8" w:rsidRPr="00BC448D" w:rsidP="000F34E8" w14:paraId="388B0A65" w14:textId="59A73524">
      <w:pPr>
        <w:spacing w:line="480" w:lineRule="auto"/>
        <w:rPr>
          <w:rFonts w:cstheme="minorHAnsi"/>
          <w:color w:val="222222"/>
          <w:shd w:val="clear" w:color="auto" w:fill="FFFFFF"/>
        </w:rPr>
      </w:pPr>
      <w:r w:rsidRPr="00BC448D">
        <w:rPr>
          <w:rFonts w:cstheme="minorHAnsi"/>
          <w:color w:val="222222"/>
          <w:shd w:val="clear" w:color="auto" w:fill="FFFFFF"/>
        </w:rPr>
        <w:t xml:space="preserve">Despite </w:t>
      </w:r>
      <w:r w:rsidR="003C6665">
        <w:rPr>
          <w:rFonts w:cstheme="minorHAnsi"/>
          <w:color w:val="222222"/>
          <w:shd w:val="clear" w:color="auto" w:fill="FFFFFF"/>
        </w:rPr>
        <w:t>their high sensitivity in detecting AF</w:t>
      </w:r>
      <w:r w:rsidRPr="00BC448D" w:rsidR="003C6665">
        <w:rPr>
          <w:rFonts w:cstheme="minorHAnsi"/>
          <w:color w:val="222222"/>
          <w:shd w:val="clear" w:color="auto" w:fill="FFFFFF"/>
        </w:rPr>
        <w:t xml:space="preserve"> </w:t>
      </w:r>
      <w:r w:rsidRPr="00BC448D">
        <w:rPr>
          <w:rFonts w:cstheme="minorHAnsi"/>
          <w:color w:val="222222"/>
          <w:shd w:val="clear" w:color="auto" w:fill="FFFFFF"/>
        </w:rPr>
        <w:t>episode</w:t>
      </w:r>
      <w:r w:rsidR="003C6665">
        <w:rPr>
          <w:rFonts w:cstheme="minorHAnsi"/>
          <w:color w:val="222222"/>
          <w:shd w:val="clear" w:color="auto" w:fill="FFFFFF"/>
        </w:rPr>
        <w:t>s,</w:t>
      </w:r>
      <w:r w:rsidRPr="00BC448D">
        <w:rPr>
          <w:rFonts w:cstheme="minorHAnsi"/>
          <w:color w:val="222222"/>
          <w:shd w:val="clear" w:color="auto" w:fill="FFFFFF"/>
        </w:rPr>
        <w:t xml:space="preserve"> ranging between 88-96%, </w:t>
      </w:r>
      <w:r w:rsidR="003C6665">
        <w:rPr>
          <w:rFonts w:cstheme="minorHAnsi"/>
          <w:color w:val="222222"/>
          <w:shd w:val="clear" w:color="auto" w:fill="FFFFFF"/>
        </w:rPr>
        <w:t>the</w:t>
      </w:r>
      <w:r w:rsidRPr="00BC448D">
        <w:rPr>
          <w:rFonts w:cstheme="minorHAnsi"/>
          <w:color w:val="222222"/>
          <w:shd w:val="clear" w:color="auto" w:fill="FFFFFF"/>
        </w:rPr>
        <w:t xml:space="preserve"> of previous generations of ICMs </w:t>
      </w:r>
      <w:r w:rsidR="003C6665">
        <w:rPr>
          <w:rFonts w:cstheme="minorHAnsi"/>
          <w:color w:val="222222"/>
          <w:shd w:val="clear" w:color="auto" w:fill="FFFFFF"/>
        </w:rPr>
        <w:t xml:space="preserve"> </w:t>
      </w:r>
      <w:r w:rsidR="003C6665">
        <w:rPr>
          <w:rFonts w:cstheme="minorHAnsi"/>
          <w:color w:val="222222"/>
          <w:shd w:val="clear" w:color="auto" w:fill="FFFFFF"/>
        </w:rPr>
        <w:t>were limited by the</w:t>
      </w:r>
      <w:r w:rsidRPr="00BC448D">
        <w:rPr>
          <w:rFonts w:cstheme="minorHAnsi"/>
          <w:color w:val="222222"/>
          <w:shd w:val="clear" w:color="auto" w:fill="FFFFFF"/>
        </w:rPr>
        <w:t xml:space="preserve"> high number of false-positive (FP) episodes.</w:t>
      </w:r>
      <w:hyperlink w:anchor="_ENREF_9" w:tooltip="Nölker, 2016 #1444" w:history="1">
        <w:r w:rsidRPr="00BC448D" w:rsidR="003C6665">
          <w:rPr>
            <w:rFonts w:cstheme="minorHAnsi"/>
            <w:color w:val="222222"/>
            <w:shd w:val="clear" w:color="auto" w:fill="FFFFFF"/>
          </w:rPr>
          <w:fldChar w:fldCharType="begin">
            <w:fldData xml:space="preserve">PEVuZE5vdGU+PENpdGU+PEF1dGhvcj5Ow7Zsa2VyPC9BdXRob3I+PFllYXI+MjAxNjwvWWVhcj48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</w:fldData>
          </w:fldChar>
        </w:r>
        <w:r w:rsidR="003C6665">
          <w:rPr>
            <w:rFonts w:cstheme="minorHAnsi"/>
            <w:color w:val="222222"/>
            <w:shd w:val="clear" w:color="auto" w:fill="FFFFFF"/>
          </w:rPr>
          <w:instrText xml:space="preserve"> ADDIN EN.CITE </w:instrText>
        </w:r>
        <w:r w:rsidR="003C6665">
          <w:rPr>
            <w:rFonts w:cstheme="minorHAnsi"/>
            <w:color w:val="222222"/>
            <w:shd w:val="clear" w:color="auto" w:fill="FFFFFF"/>
          </w:rPr>
          <w:fldChar w:fldCharType="begin">
            <w:fldData xml:space="preserve">PEVuZE5vdGU+PENpdGU+PEF1dGhvcj5Ow7Zsa2VyPC9BdXRob3I+PFllYXI+MjAxNjwvWWVhcj48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</w:fldData>
          </w:fldChar>
        </w:r>
        <w:r w:rsidR="003C6665">
          <w:rPr>
            <w:rFonts w:cstheme="minorHAnsi"/>
            <w:color w:val="222222"/>
            <w:shd w:val="clear" w:color="auto" w:fill="FFFFFF"/>
          </w:rPr>
          <w:instrText xml:space="preserve"> ADDIN EN.CITE.DATA </w:instrText>
        </w:r>
        <w:r w:rsidR="003C6665">
          <w:rPr>
            <w:rFonts w:cstheme="minorHAnsi"/>
            <w:color w:val="222222"/>
            <w:shd w:val="clear" w:color="auto" w:fill="FFFFFF"/>
          </w:rPr>
          <w:fldChar w:fldCharType="separate"/>
        </w:r>
        <w:r w:rsidR="003C6665">
          <w:rPr>
            <w:rFonts w:cstheme="minorHAnsi"/>
            <w:color w:val="222222"/>
            <w:shd w:val="clear" w:color="auto" w:fill="FFFFFF"/>
          </w:rPr>
          <w:fldChar w:fldCharType="end"/>
        </w:r>
        <w:r w:rsidRPr="00BC448D" w:rsidR="003C6665">
          <w:rPr>
            <w:rFonts w:cstheme="minorHAnsi"/>
            <w:color w:val="222222"/>
            <w:shd w:val="clear" w:color="auto" w:fill="FFFFFF"/>
          </w:rPr>
          <w:fldChar w:fldCharType="separate"/>
        </w:r>
        <w:r w:rsidRPr="003C6665" w:rsidR="003C6665">
          <w:rPr>
            <w:rFonts w:cstheme="minorHAnsi"/>
            <w:noProof/>
            <w:color w:val="222222"/>
            <w:shd w:val="clear" w:color="auto" w:fill="FFFFFF"/>
            <w:vertAlign w:val="superscript"/>
          </w:rPr>
          <w:t>9-11</w:t>
        </w:r>
        <w:r w:rsidRPr="00BC448D" w:rsidR="003C6665">
          <w:rPr>
            <w:rFonts w:cstheme="minorHAnsi"/>
            <w:color w:val="222222"/>
            <w:shd w:val="clear" w:color="auto" w:fill="FFFFFF"/>
          </w:rPr>
          <w:fldChar w:fldCharType="end"/>
        </w:r>
      </w:hyperlink>
      <w:r w:rsidRPr="00BC448D">
        <w:rPr>
          <w:rFonts w:cstheme="minorHAnsi"/>
          <w:color w:val="222222"/>
          <w:shd w:val="clear" w:color="auto" w:fill="FFFFFF"/>
        </w:rPr>
        <w:t xml:space="preserve"> All transmissions require careful adjudication to </w:t>
      </w:r>
      <w:r w:rsidR="003C6665">
        <w:rPr>
          <w:rFonts w:cstheme="minorHAnsi"/>
          <w:color w:val="222222"/>
          <w:shd w:val="clear" w:color="auto" w:fill="FFFFFF"/>
        </w:rPr>
        <w:t>confirm</w:t>
      </w:r>
      <w:r w:rsidRPr="00BC448D" w:rsidR="003C6665">
        <w:rPr>
          <w:rFonts w:cstheme="minorHAnsi"/>
          <w:color w:val="222222"/>
          <w:shd w:val="clear" w:color="auto" w:fill="FFFFFF"/>
        </w:rPr>
        <w:t xml:space="preserve"> </w:t>
      </w:r>
      <w:r w:rsidRPr="00BC448D">
        <w:rPr>
          <w:rFonts w:cstheme="minorHAnsi"/>
          <w:color w:val="222222"/>
          <w:shd w:val="clear" w:color="auto" w:fill="FFFFFF"/>
        </w:rPr>
        <w:t xml:space="preserve">if episodes are correctly classified as </w:t>
      </w:r>
      <w:r w:rsidRPr="00BC448D">
        <w:rPr>
          <w:rFonts w:cstheme="minorHAnsi"/>
          <w:shd w:val="clear" w:color="auto" w:fill="FFFFFF"/>
        </w:rPr>
        <w:t xml:space="preserve">AF, which, </w:t>
      </w:r>
      <w:r w:rsidRPr="00BC448D">
        <w:rPr>
          <w:rFonts w:cstheme="minorHAnsi"/>
          <w:color w:val="222222"/>
          <w:shd w:val="clear" w:color="auto" w:fill="FFFFFF"/>
        </w:rPr>
        <w:t>given the large volume of data collected, is resource</w:t>
      </w:r>
      <w:r w:rsidRPr="00BC448D" w:rsidR="00BD1EFB">
        <w:rPr>
          <w:rFonts w:cstheme="minorHAnsi"/>
          <w:color w:val="222222"/>
          <w:shd w:val="clear" w:color="auto" w:fill="FFFFFF"/>
        </w:rPr>
        <w:t>-</w:t>
      </w:r>
      <w:r w:rsidRPr="00BC448D">
        <w:rPr>
          <w:rFonts w:cstheme="minorHAnsi"/>
          <w:color w:val="222222"/>
          <w:shd w:val="clear" w:color="auto" w:fill="FFFFFF"/>
        </w:rPr>
        <w:t>intensive and time</w:t>
      </w:r>
      <w:r w:rsidRPr="00BC448D" w:rsidR="00BD1EFB">
        <w:rPr>
          <w:rFonts w:cstheme="minorHAnsi"/>
          <w:color w:val="222222"/>
          <w:shd w:val="clear" w:color="auto" w:fill="FFFFFF"/>
        </w:rPr>
        <w:t>-</w:t>
      </w:r>
      <w:r w:rsidRPr="00BC448D">
        <w:rPr>
          <w:rFonts w:cstheme="minorHAnsi"/>
          <w:color w:val="222222"/>
          <w:shd w:val="clear" w:color="auto" w:fill="FFFFFF"/>
        </w:rPr>
        <w:t xml:space="preserve">consuming. Moreover, the SARS-CoV-2 </w:t>
      </w:r>
      <w:r w:rsidRPr="00BC448D">
        <w:rPr>
          <w:rFonts w:cstheme="minorHAnsi"/>
          <w:shd w:val="clear" w:color="auto" w:fill="FFFFFF"/>
        </w:rPr>
        <w:t>pandemic has accelerated the adoption of digital solutions, including increased use of remote monitoring of cardiac devices, leading to further strain on already busy Device clinics.</w:t>
      </w:r>
      <w:hyperlink w:anchor="_ENREF_12" w:tooltip="Simovic, 2022 #3438" w:history="1">
        <w:r w:rsidRPr="00BC448D" w:rsidR="003C6665">
          <w:rPr>
            <w:rFonts w:cstheme="minorHAnsi"/>
            <w:shd w:val="clear" w:color="auto" w:fill="FFFFFF"/>
          </w:rPr>
          <w:fldChar w:fldCharType="begin">
            <w:fldData xml:space="preserve">PEVuZE5vdGU+PENpdGU+PEF1dGhvcj5TaW1vdmljPC9BdXRob3I+PFllYXI+MjAyMjwvWWVhcj48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=
</w:fldData>
          </w:fldChar>
        </w:r>
        <w:r w:rsidR="003C6665">
          <w:rPr>
            <w:rFonts w:cstheme="minorHAnsi"/>
            <w:shd w:val="clear" w:color="auto" w:fill="FFFFFF"/>
          </w:rPr>
          <w:instrText xml:space="preserve"> ADDIN EN.CITE </w:instrText>
        </w:r>
        <w:r w:rsidR="003C6665">
          <w:rPr>
            <w:rFonts w:cstheme="minorHAnsi"/>
            <w:shd w:val="clear" w:color="auto" w:fill="FFFFFF"/>
          </w:rPr>
          <w:fldChar w:fldCharType="begin">
            <w:fldData xml:space="preserve">PEVuZE5vdGU+PENpdGU+PEF1dGhvcj5TaW1vdmljPC9BdXRob3I+PFllYXI+MjAyMjwvWWVhcj48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=
</w:fldData>
          </w:fldChar>
        </w:r>
        <w:r w:rsidR="003C6665">
          <w:rPr>
            <w:rFonts w:cstheme="minorHAnsi"/>
            <w:shd w:val="clear" w:color="auto" w:fill="FFFFFF"/>
          </w:rPr>
          <w:instrText xml:space="preserve"> ADDIN EN.CITE.DATA </w:instrText>
        </w:r>
        <w:r w:rsidR="003C6665">
          <w:rPr>
            <w:rFonts w:cstheme="minorHAnsi"/>
            <w:shd w:val="clear" w:color="auto" w:fill="FFFFFF"/>
          </w:rPr>
          <w:fldChar w:fldCharType="separate"/>
        </w:r>
        <w:r w:rsidR="003C6665">
          <w:rPr>
            <w:rFonts w:cstheme="minorHAnsi"/>
            <w:shd w:val="clear" w:color="auto" w:fill="FFFFFF"/>
          </w:rPr>
          <w:fldChar w:fldCharType="end"/>
        </w:r>
        <w:r w:rsidRPr="00BC448D" w:rsidR="003C6665">
          <w:rPr>
            <w:rFonts w:cstheme="minorHAnsi"/>
            <w:shd w:val="clear" w:color="auto" w:fill="FFFFFF"/>
          </w:rPr>
          <w:fldChar w:fldCharType="separate"/>
        </w:r>
        <w:r w:rsidRPr="003C6665" w:rsidR="003C6665">
          <w:rPr>
            <w:rFonts w:cstheme="minorHAnsi"/>
            <w:noProof/>
            <w:shd w:val="clear" w:color="auto" w:fill="FFFFFF"/>
            <w:vertAlign w:val="superscript"/>
          </w:rPr>
          <w:t>12</w:t>
        </w:r>
        <w:r w:rsidRPr="00BC448D" w:rsidR="003C6665">
          <w:rPr>
            <w:rFonts w:cstheme="minorHAnsi"/>
            <w:shd w:val="clear" w:color="auto" w:fill="FFFFFF"/>
          </w:rPr>
          <w:fldChar w:fldCharType="end"/>
        </w:r>
      </w:hyperlink>
      <w:r w:rsidRPr="00BC448D">
        <w:rPr>
          <w:rFonts w:cstheme="minorHAnsi"/>
          <w:shd w:val="clear" w:color="auto" w:fill="FFFFFF"/>
        </w:rPr>
        <w:t xml:space="preserve"> </w:t>
      </w:r>
      <w:bookmarkStart w:id="6" w:name="_Hlk117531245"/>
      <w:r w:rsidR="003C6665">
        <w:rPr>
          <w:rFonts w:cstheme="minorHAnsi"/>
          <w:shd w:val="clear" w:color="auto" w:fill="FFFFFF"/>
        </w:rPr>
        <w:t xml:space="preserve"> Therefore, the </w:t>
      </w:r>
      <w:r w:rsidRPr="00BC448D">
        <w:rPr>
          <w:rFonts w:cstheme="minorHAnsi"/>
          <w:shd w:val="clear" w:color="auto" w:fill="FFFFFF"/>
        </w:rPr>
        <w:t>diagnostic utility of ICMs</w:t>
      </w:r>
      <w:r w:rsidR="003C6665">
        <w:rPr>
          <w:rFonts w:cstheme="minorHAnsi"/>
          <w:shd w:val="clear" w:color="auto" w:fill="FFFFFF"/>
        </w:rPr>
        <w:t xml:space="preserve"> </w:t>
      </w:r>
      <w:r w:rsidRPr="00BC448D">
        <w:rPr>
          <w:rFonts w:cstheme="minorHAnsi"/>
          <w:shd w:val="clear" w:color="auto" w:fill="FFFFFF"/>
        </w:rPr>
        <w:t>relies on accurate and timely detection of clinical</w:t>
      </w:r>
      <w:r w:rsidRPr="00BC448D" w:rsidR="00091987">
        <w:rPr>
          <w:rFonts w:cstheme="minorHAnsi"/>
          <w:shd w:val="clear" w:color="auto" w:fill="FFFFFF"/>
        </w:rPr>
        <w:t>ly significant</w:t>
      </w:r>
      <w:r w:rsidRPr="00BC448D">
        <w:rPr>
          <w:rFonts w:cstheme="minorHAnsi"/>
          <w:shd w:val="clear" w:color="auto" w:fill="FFFFFF"/>
        </w:rPr>
        <w:t xml:space="preserve"> arrhythmias whilst minimising FPs.</w:t>
      </w:r>
    </w:p>
    <w:bookmarkEnd w:id="6"/>
    <w:p w:rsidR="000F34E8" w:rsidRPr="00BC448D" w:rsidP="000F34E8" w14:paraId="491A90BE" w14:textId="1146952C">
      <w:pPr>
        <w:spacing w:line="480" w:lineRule="auto"/>
      </w:pPr>
      <w:r w:rsidRPr="00BC448D">
        <w:t xml:space="preserve">Technological advancements have led to </w:t>
      </w:r>
      <w:r w:rsidRPr="00BC448D">
        <w:t>minimally-invasive</w:t>
      </w:r>
      <w:r w:rsidRPr="00BC448D">
        <w:t xml:space="preserve"> ICMs with improved connectivity, remote monitoring capabilities</w:t>
      </w:r>
      <w:r w:rsidR="003C6665">
        <w:t>,</w:t>
      </w:r>
      <w:r w:rsidRPr="00BC448D">
        <w:t xml:space="preserve"> </w:t>
      </w:r>
      <w:bookmarkStart w:id="7" w:name="_Hlk117531384"/>
      <w:r w:rsidRPr="00BC448D">
        <w:t xml:space="preserve">refined AF algorithms </w:t>
      </w:r>
      <w:bookmarkEnd w:id="7"/>
      <w:r w:rsidRPr="00BC448D">
        <w:t>aimed at reducing FP episodes and streamlining workflow. The new Confirm Rx™ ICM (Abbott, Chicago, IL, USA)</w:t>
      </w:r>
      <w:r w:rsidR="00185A9A">
        <w:t xml:space="preserve"> exemplifies this progress, using</w:t>
      </w:r>
      <w:r w:rsidRPr="00BC448D">
        <w:t xml:space="preserve"> wireless telemetry (Bluetooth® and Wi-fi/cellular technology) to communicate with the </w:t>
      </w:r>
      <w:r w:rsidRPr="00BC448D">
        <w:t>myMerlin</w:t>
      </w:r>
      <w:r w:rsidRPr="00BC448D">
        <w:t xml:space="preserve">™ smartphone app and </w:t>
      </w:r>
      <w:r w:rsidR="00185A9A">
        <w:t>transmit</w:t>
      </w:r>
      <w:r w:rsidRPr="00BC448D" w:rsidR="00185A9A">
        <w:t xml:space="preserve"> </w:t>
      </w:r>
      <w:r w:rsidRPr="00BC448D">
        <w:t>data to its</w:t>
      </w:r>
      <w:r w:rsidR="00185A9A">
        <w:t xml:space="preserve"> secure</w:t>
      </w:r>
      <w:r w:rsidRPr="00BC448D">
        <w:t xml:space="preserve"> remote monitoring platform (Merlin.net Patient Care Network). </w:t>
      </w:r>
      <w:r w:rsidR="00185A9A">
        <w:t xml:space="preserve">A key feature is the </w:t>
      </w:r>
      <w:r w:rsidRPr="00BC448D">
        <w:t>SharpSense</w:t>
      </w:r>
      <w:r w:rsidRPr="00BC448D">
        <w:t>™ technology</w:t>
      </w:r>
      <w:r w:rsidR="00185A9A">
        <w:t xml:space="preserve">, which incorporates </w:t>
      </w:r>
      <w:r w:rsidRPr="00BC448D">
        <w:t xml:space="preserve">a P-wave discriminator designed to reduced FP detections without compromising AF episode sensitivity. </w:t>
      </w:r>
      <w:r w:rsidR="00185A9A">
        <w:t xml:space="preserve">This </w:t>
      </w:r>
      <w:r w:rsidRPr="00BC448D">
        <w:t xml:space="preserve">multicentre, retrospective, </w:t>
      </w:r>
      <w:r w:rsidRPr="00E30DD4">
        <w:rPr>
          <w:i/>
          <w:iCs/>
        </w:rPr>
        <w:t>real-world</w:t>
      </w:r>
      <w:r w:rsidR="00185A9A">
        <w:t xml:space="preserve"> </w:t>
      </w:r>
      <w:r w:rsidRPr="00BC448D">
        <w:t xml:space="preserve">study </w:t>
      </w:r>
      <w:r w:rsidR="00185A9A">
        <w:t>e</w:t>
      </w:r>
      <w:r w:rsidRPr="00BC448D">
        <w:t>valuate</w:t>
      </w:r>
      <w:r w:rsidR="00185A9A">
        <w:t>s</w:t>
      </w:r>
      <w:r w:rsidRPr="00BC448D">
        <w:t xml:space="preserve"> the diagnostic performance </w:t>
      </w:r>
      <w:r w:rsidRPr="00BC448D">
        <w:t xml:space="preserve">of the Confirm Rx™ ICM with </w:t>
      </w:r>
      <w:r w:rsidRPr="00BC448D">
        <w:t>SharpSense</w:t>
      </w:r>
      <w:r w:rsidRPr="00BC448D">
        <w:t xml:space="preserve">™ Technology in detecting AF episodes of </w:t>
      </w:r>
      <w:r w:rsidR="00185A9A">
        <w:t>varying</w:t>
      </w:r>
      <w:r w:rsidRPr="00BC448D" w:rsidR="00185A9A">
        <w:t xml:space="preserve"> </w:t>
      </w:r>
      <w:r w:rsidRPr="00BC448D">
        <w:t>duration</w:t>
      </w:r>
      <w:r w:rsidRPr="00BC448D" w:rsidR="009110BB">
        <w:t>s</w:t>
      </w:r>
      <w:r w:rsidRPr="00BC448D">
        <w:t xml:space="preserve">. </w:t>
      </w:r>
    </w:p>
    <w:p w:rsidR="000F34E8" w:rsidRPr="00BC448D" w:rsidP="000F34E8" w14:paraId="0FA151C7" w14:textId="4A66F7D8">
      <w:pPr>
        <w:spacing w:after="240" w:line="480" w:lineRule="auto"/>
        <w:rPr>
          <w:sz w:val="24"/>
          <w:szCs w:val="24"/>
        </w:rPr>
      </w:pPr>
      <w:r w:rsidRPr="00BC448D">
        <w:rPr>
          <w:b/>
          <w:bCs/>
          <w:sz w:val="24"/>
          <w:szCs w:val="24"/>
        </w:rPr>
        <w:t>METHODS</w:t>
      </w:r>
    </w:p>
    <w:p w:rsidR="000F34E8" w:rsidRPr="00BC448D" w:rsidP="000F34E8" w14:paraId="3ACAEEF3" w14:textId="1844BB87">
      <w:pPr>
        <w:spacing w:line="480" w:lineRule="auto"/>
      </w:pPr>
      <w:bookmarkStart w:id="8" w:name="_Hlk96939991"/>
      <w:r w:rsidRPr="00BC448D">
        <w:t xml:space="preserve">The study cohort included consecutive patients from nine UK hospitals </w:t>
      </w:r>
      <w:r w:rsidR="00185A9A">
        <w:t xml:space="preserve">implanted </w:t>
      </w:r>
      <w:r w:rsidRPr="00BC448D">
        <w:t xml:space="preserve">with a Confirm Rx™ ICM with </w:t>
      </w:r>
      <w:r w:rsidRPr="00BC448D">
        <w:t>SharpSense</w:t>
      </w:r>
      <w:r w:rsidRPr="00BC448D">
        <w:t xml:space="preserve">™ technology (version 1.2) with </w:t>
      </w:r>
      <w:r w:rsidR="00185A9A">
        <w:t xml:space="preserve">documented </w:t>
      </w:r>
      <w:r w:rsidRPr="00BC448D">
        <w:t>AF</w:t>
      </w:r>
      <w:r w:rsidR="00185A9A">
        <w:t xml:space="preserve"> episodes lasting at </w:t>
      </w:r>
      <w:r w:rsidR="00185A9A">
        <w:rPr>
          <w:rFonts w:cstheme="minorHAnsi"/>
        </w:rPr>
        <w:t>least 6</w:t>
      </w:r>
      <w:r w:rsidRPr="00BC448D">
        <w:rPr>
          <w:rFonts w:cstheme="minorHAnsi"/>
        </w:rPr>
        <w:t xml:space="preserve"> minutes </w:t>
      </w:r>
      <w:r w:rsidRPr="00BC448D">
        <w:t xml:space="preserve">and </w:t>
      </w:r>
      <w:r w:rsidR="00185A9A">
        <w:t>had over</w:t>
      </w:r>
      <w:r w:rsidRPr="00BC448D">
        <w:t xml:space="preserve"> 90 days of follow-up</w:t>
      </w:r>
      <w:bookmarkStart w:id="9" w:name="_Hlk89247963"/>
      <w:r w:rsidRPr="00BC448D">
        <w:t>. The ASSERT</w:t>
      </w:r>
      <w:hyperlink w:anchor="_ENREF_13" w:tooltip="Healey, 2012 #2381" w:history="1">
        <w:r w:rsidRPr="00BC448D" w:rsidR="003C6665">
          <w:fldChar w:fldCharType="begin"/>
        </w:r>
        <w:r w:rsidR="003C6665">
          <w:instrText xml:space="preserve"> ADDIN EN.CITE &lt;EndNote&gt;&lt;Cite&gt;&lt;Author&gt;Healey&lt;/Author&gt;&lt;Year&gt;2012&lt;/Year&gt;&lt;RecNum&gt;2381&lt;/RecNum&gt;&lt;DisplayText&gt;&lt;style face="superscript"&gt;13&lt;/style&gt;&lt;/DisplayText&gt;&lt;record&gt;&lt;rec-number&gt;2381&lt;/rec-number&gt;&lt;foreign-keys&gt;&lt;key app="EN" db-id="2pwd2sff39s9x7earz8x9d5swwpvz0w2xdvt" timestamp="1626166548"&gt;2381&lt;/key&gt;&lt;/foreign-keys&gt;&lt;ref-type name="Journal Article"&gt;17&lt;/ref-type&gt;&lt;contributors&gt;&lt;authors&gt;&lt;author&gt;Healey, Jeff S.&lt;/author&gt;&lt;author&gt;Connolly, Stuart J.&lt;/author&gt;&lt;author&gt;Gold, Michael R.&lt;/author&gt;&lt;author&gt;Israel, Carsten W.&lt;/author&gt;&lt;author&gt;Van Gelder, Isabelle C.&lt;/author&gt;&lt;author&gt;Capucci, Alessandro&lt;/author&gt;&lt;author&gt;Lau, C.P.&lt;/author&gt;&lt;author&gt;Fain, Eric&lt;/author&gt;&lt;author&gt;Yang, Sean&lt;/author&gt;&lt;author&gt;Bailleul, Christophe&lt;/author&gt;&lt;author&gt;Morillo, Carlos A.&lt;/author&gt;&lt;author&gt;Carlson, Mark&lt;/author&gt;&lt;author&gt;Themeles, Ellison&lt;/author&gt;&lt;author&gt;Kaufman, Elizabeth S.&lt;/author&gt;&lt;author&gt;Hohnloser, Stefan H.&lt;/author&gt;&lt;/authors&gt;&lt;/contributors&gt;&lt;titles&gt;&lt;title&gt;Subclinical Atrial Fibrillation and the Risk of Stroke&lt;/title&gt;&lt;secondary-title&gt;New England Journal of Medicine&lt;/secondary-title&gt;&lt;/titles&gt;&lt;periodical&gt;&lt;full-title&gt;New England Journal of Medicine&lt;/full-title&gt;&lt;/periodical&gt;&lt;pages&gt;120-129&lt;/pages&gt;&lt;volume&gt;366&lt;/volume&gt;&lt;number&gt;2&lt;/number&gt;&lt;dates&gt;&lt;year&gt;2012&lt;/year&gt;&lt;/dates&gt;&lt;accession-num&gt;22236222&lt;/accession-num&gt;&lt;urls&gt;&lt;related-urls&gt;&lt;url&gt;https://www.nejm.org/doi/full/10.1056/NEJMoa1105575&lt;/url&gt;&lt;/related-urls&gt;&lt;/urls&gt;&lt;electronic-resource-num&gt;10.1056/NEJMoa1105575&lt;/electronic-resource-num&gt;&lt;/record&gt;&lt;/Cite&gt;&lt;/EndNote&gt;</w:instrText>
        </w:r>
        <w:r w:rsidRPr="00BC448D" w:rsidR="003C6665">
          <w:fldChar w:fldCharType="separate"/>
        </w:r>
        <w:r w:rsidRPr="003C6665" w:rsidR="003C6665">
          <w:rPr>
            <w:noProof/>
            <w:vertAlign w:val="superscript"/>
          </w:rPr>
          <w:t>13</w:t>
        </w:r>
        <w:r w:rsidRPr="00BC448D" w:rsidR="003C6665">
          <w:fldChar w:fldCharType="end"/>
        </w:r>
      </w:hyperlink>
      <w:r w:rsidRPr="00BC448D">
        <w:t xml:space="preserve"> study showed increased thromboembolic risk in patients with device-detected AF </w:t>
      </w:r>
      <w:r w:rsidRPr="00BC448D">
        <w:rPr>
          <w:rFonts w:cstheme="minorHAnsi"/>
        </w:rPr>
        <w:t>≥</w:t>
      </w:r>
      <w:r w:rsidRPr="00BC448D">
        <w:t>6 minutes</w:t>
      </w:r>
      <w:r w:rsidRPr="00BC448D" w:rsidR="009110BB">
        <w:t>,</w:t>
      </w:r>
      <w:r w:rsidRPr="00BC448D">
        <w:t xml:space="preserve"> and subsequent studies using ICMs, such as </w:t>
      </w:r>
      <w:r w:rsidRPr="00BC448D">
        <w:t>REVEAL-AF</w:t>
      </w:r>
      <w:hyperlink w:anchor="_ENREF_14" w:tooltip="Reiffel, 2017 #14353" w:history="1">
        <w:r w:rsidRPr="00BC448D" w:rsidR="003C6665">
          <w:fldChar w:fldCharType="begin">
            <w:fldData xml:space="preserve">PEVuZE5vdGU+PENpdGU+PEF1dGhvcj5SZWlmZmVsPC9BdXRob3I+PFllYXI+MjAxNzwvWWVhcj48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</w:fldData>
          </w:fldChar>
        </w:r>
        <w:r w:rsidR="003C6665">
          <w:instrText xml:space="preserve"> ADDIN EN.CITE </w:instrText>
        </w:r>
        <w:r w:rsidR="003C6665">
          <w:fldChar w:fldCharType="begin">
            <w:fldData xml:space="preserve">PEVuZE5vdGU+PENpdGU+PEF1dGhvcj5SZWlmZmVsPC9BdXRob3I+PFllYXI+MjAxNzwvWWVhcj48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</w:fldData>
          </w:fldChar>
        </w:r>
        <w:r w:rsidR="003C6665">
          <w:instrText xml:space="preserve"> ADDIN EN.CITE.DATA </w:instrText>
        </w:r>
        <w:r w:rsidR="003C6665">
          <w:fldChar w:fldCharType="separate"/>
        </w:r>
        <w:r w:rsidR="003C6665">
          <w:fldChar w:fldCharType="end"/>
        </w:r>
        <w:r w:rsidRPr="00BC448D" w:rsidR="003C6665">
          <w:fldChar w:fldCharType="separate"/>
        </w:r>
        <w:r w:rsidRPr="003C6665" w:rsidR="003C6665">
          <w:rPr>
            <w:noProof/>
            <w:vertAlign w:val="superscript"/>
          </w:rPr>
          <w:t>14</w:t>
        </w:r>
        <w:r w:rsidRPr="00BC448D" w:rsidR="003C6665">
          <w:fldChar w:fldCharType="end"/>
        </w:r>
      </w:hyperlink>
      <w:r w:rsidRPr="00BC448D">
        <w:t xml:space="preserve"> and LOOP</w:t>
      </w:r>
      <w:hyperlink w:anchor="_ENREF_15" w:tooltip="Svendsen,  #3516" w:history="1">
        <w:r w:rsidRPr="00BC448D" w:rsidR="003C6665">
          <w:fldChar w:fldCharType="begin"/>
        </w:r>
        <w:r w:rsidR="003C6665">
          <w:instrText xml:space="preserve"> ADDIN EN.CITE &lt;EndNote&gt;&lt;Cite&gt;&lt;Author&gt;Svendsen&lt;/Author&gt;&lt;RecNum&gt;3516&lt;/RecNum&gt;&lt;DisplayText&gt;&lt;style face="superscript"&gt;15&lt;/style&gt;&lt;/DisplayText&gt;&lt;record&gt;&lt;rec-number&gt;3516&lt;/rec-number&gt;&lt;foreign-keys&gt;&lt;key app="EN" db-id="2pwd2sff39s9x7earz8x9d5swwpvz0w2xdvt" timestamp="1659346102"&gt;3516&lt;/key&gt;&lt;/foreign-keys&gt;&lt;ref-type name="Journal Article"&gt;17&lt;/ref-type&gt;&lt;contributors&gt;&lt;authors&gt;&lt;author&gt;Svendsen, J. H.&lt;/author&gt;&lt;author&gt;Diederichsen, S. Z.&lt;/author&gt;&lt;author&gt;Hojberg, S.&lt;/author&gt;&lt;author&gt;Krieger, D. W.&lt;/author&gt;&lt;author&gt;Graff, C.&lt;/author&gt;&lt;author&gt;Kronborg, C.&lt;/author&gt;&lt;author&gt;Olesen, M. S.&lt;/author&gt;&lt;author&gt;Nielsen, J. B.&lt;/author&gt;&lt;author&gt;Holst, A. G.&lt;/author&gt;&lt;author&gt;Brandes, A.&lt;/author&gt;&lt;author&gt;Haugan, K. J.&lt;/author&gt;&lt;author&gt;Kober, L.&lt;/author&gt;&lt;/authors&gt;&lt;/contributors&gt;&lt;titles&gt;&lt;title&gt;Implantable loop recorder detection of atrial fibrillation to prevent stroke (The LOOP Study): a randomised controlled trial&lt;/title&gt;&lt;secondary-title&gt;Lancet&lt;/secondary-title&gt;&lt;/titles&gt;&lt;periodical&gt;&lt;full-title&gt;Lancet&lt;/full-title&gt;&lt;abbr-1&gt;Lancet&lt;/abbr-1&gt;&lt;/periodical&gt;&lt;pages&gt;1507-1516&lt;/pages&gt;&lt;volume&gt;398&lt;/volume&gt;&lt;number&gt;10310&lt;/number&gt;&lt;dates&gt;&lt;/dates&gt;&lt;accession-num&gt;34469766&lt;/accession-num&gt;&lt;urls&gt;&lt;related-urls&gt;&lt;url&gt;https://ovidsp.ovid.com/ovidweb.cgi?T=JS&amp;amp;CSC=Y&amp;amp;NEWS=N&amp;amp;PAGE=fulltext&amp;amp;D=med20&amp;amp;AN=34469766&lt;/url&gt;&lt;url&gt;https://libkey.io/libraries/2281/openurl?genre=article&amp;amp;aulast=Svendsen&amp;amp;issn=0140-6736&amp;amp;title=Lancet&amp;amp;atitle=Implantable+loop+recorder+detection+of+atrial+fibrillation+to+prevent+stroke+%28The+LOOP+Study%29%3A+a+randomised+controlled+trial.&amp;amp;volume=398&amp;amp;issue=10310&amp;amp;spage=1507&amp;amp;epage=1516&amp;amp;date=2021&amp;amp;doi=10.1016%2FS0140-6736%2821%2901698-6&amp;amp;pmid=34469766&amp;amp;sid=OVID:medline&lt;/url&gt;&lt;/related-urls&gt;&lt;/urls&gt;&lt;remote-database-name&gt;MEDLINE&lt;/remote-database-name&gt;&lt;remote-database-provider&gt;Ovid Technologies&lt;/remote-database-provider&gt;&lt;/record&gt;&lt;/Cite&gt;&lt;/EndNote&gt;</w:instrText>
        </w:r>
        <w:r w:rsidRPr="00BC448D" w:rsidR="003C6665">
          <w:fldChar w:fldCharType="separate"/>
        </w:r>
        <w:r w:rsidRPr="003C6665" w:rsidR="003C6665">
          <w:rPr>
            <w:noProof/>
            <w:vertAlign w:val="superscript"/>
          </w:rPr>
          <w:t>15</w:t>
        </w:r>
        <w:r w:rsidRPr="00BC448D" w:rsidR="003C6665">
          <w:fldChar w:fldCharType="end"/>
        </w:r>
      </w:hyperlink>
      <w:r w:rsidRPr="00BC448D">
        <w:t xml:space="preserve"> studies, used the same cut-off of </w:t>
      </w:r>
      <w:r w:rsidRPr="00BC448D">
        <w:rPr>
          <w:rFonts w:cstheme="minorHAnsi"/>
        </w:rPr>
        <w:t>≥</w:t>
      </w:r>
      <w:r w:rsidRPr="00BC448D">
        <w:t>6</w:t>
      </w:r>
      <w:r w:rsidRPr="00BC448D" w:rsidR="009110BB">
        <w:t xml:space="preserve"> minutes</w:t>
      </w:r>
      <w:r w:rsidRPr="00BC448D">
        <w:t xml:space="preserve"> for clinically significant AF</w:t>
      </w:r>
      <w:r w:rsidRPr="00BC448D" w:rsidR="005F68BE">
        <w:t xml:space="preserve"> episodes</w:t>
      </w:r>
      <w:r w:rsidRPr="00BC448D">
        <w:t xml:space="preserve">. De-identified </w:t>
      </w:r>
      <w:r w:rsidRPr="00BC448D">
        <w:rPr>
          <w:rFonts w:cstheme="minorHAnsi"/>
        </w:rPr>
        <w:t>data</w:t>
      </w:r>
      <w:r w:rsidR="00185A9A">
        <w:rPr>
          <w:rFonts w:cstheme="minorHAnsi"/>
        </w:rPr>
        <w:t xml:space="preserve"> was extracted</w:t>
      </w:r>
      <w:r w:rsidRPr="00BC448D">
        <w:rPr>
          <w:rFonts w:cstheme="minorHAnsi"/>
        </w:rPr>
        <w:t xml:space="preserve"> from Merlin.net™ remote monitoring database (Abbott; Chicago, IL) </w:t>
      </w:r>
      <w:r w:rsidRPr="00BC448D">
        <w:t>and</w:t>
      </w:r>
      <w:bookmarkEnd w:id="9"/>
      <w:r w:rsidRPr="00BC448D">
        <w:t xml:space="preserve"> adjudicated by researchers at the Oxford University Hospitals. </w:t>
      </w:r>
      <w:r w:rsidRPr="00BC448D">
        <w:rPr>
          <w:rFonts w:cstheme="minorHAnsi"/>
        </w:rPr>
        <w:t xml:space="preserve">All participants </w:t>
      </w:r>
      <w:r w:rsidR="00185A9A">
        <w:rPr>
          <w:rFonts w:cstheme="minorHAnsi"/>
        </w:rPr>
        <w:t xml:space="preserve">provided informed consent through the </w:t>
      </w:r>
      <w:r w:rsidRPr="00BC448D">
        <w:rPr>
          <w:rFonts w:cstheme="minorHAnsi"/>
        </w:rPr>
        <w:t>Merlin.net™ Patient Care Network consent form at the time of their ICM implant</w:t>
      </w:r>
      <w:r w:rsidRPr="00BC448D" w:rsidR="009110BB">
        <w:rPr>
          <w:rFonts w:cstheme="minorHAnsi"/>
        </w:rPr>
        <w:t>,</w:t>
      </w:r>
      <w:r w:rsidRPr="00BC448D">
        <w:rPr>
          <w:rFonts w:cstheme="minorHAnsi"/>
        </w:rPr>
        <w:t xml:space="preserve"> </w:t>
      </w:r>
      <w:r w:rsidR="00185A9A">
        <w:rPr>
          <w:rFonts w:cstheme="minorHAnsi"/>
        </w:rPr>
        <w:t xml:space="preserve">authorising </w:t>
      </w:r>
      <w:r w:rsidRPr="00BC448D">
        <w:rPr>
          <w:rFonts w:cstheme="minorHAnsi"/>
        </w:rPr>
        <w:t>de-identifi</w:t>
      </w:r>
      <w:r w:rsidR="00185A9A">
        <w:rPr>
          <w:rFonts w:cstheme="minorHAnsi"/>
        </w:rPr>
        <w:t>cation,</w:t>
      </w:r>
      <w:r w:rsidRPr="00BC448D">
        <w:rPr>
          <w:rFonts w:cstheme="minorHAnsi"/>
        </w:rPr>
        <w:t xml:space="preserve"> pseudonymis</w:t>
      </w:r>
      <w:r w:rsidR="00185A9A">
        <w:rPr>
          <w:rFonts w:cstheme="minorHAnsi"/>
        </w:rPr>
        <w:t xml:space="preserve">ation, </w:t>
      </w:r>
      <w:r w:rsidRPr="00BC448D">
        <w:rPr>
          <w:rFonts w:cstheme="minorHAnsi"/>
        </w:rPr>
        <w:t>and</w:t>
      </w:r>
      <w:r w:rsidR="00185A9A">
        <w:rPr>
          <w:rFonts w:cstheme="minorHAnsi"/>
        </w:rPr>
        <w:t xml:space="preserve"> data</w:t>
      </w:r>
      <w:r w:rsidRPr="00BC448D">
        <w:rPr>
          <w:rFonts w:cstheme="minorHAnsi"/>
        </w:rPr>
        <w:t xml:space="preserve"> analys</w:t>
      </w:r>
      <w:r w:rsidR="00185A9A">
        <w:rPr>
          <w:rFonts w:cstheme="minorHAnsi"/>
        </w:rPr>
        <w:t>is</w:t>
      </w:r>
      <w:r w:rsidRPr="00BC448D">
        <w:rPr>
          <w:rFonts w:cstheme="minorHAnsi"/>
        </w:rPr>
        <w:t xml:space="preserve"> for research purposes. </w:t>
      </w:r>
      <w:r w:rsidRPr="00BC448D">
        <w:t>The study was registered and endorsed by Health Regulatory Authority (ID 297175) and</w:t>
      </w:r>
      <w:r w:rsidRPr="00BC448D" w:rsidR="005F68BE">
        <w:t xml:space="preserve"> received</w:t>
      </w:r>
      <w:r w:rsidRPr="00BC448D">
        <w:t xml:space="preserve"> </w:t>
      </w:r>
      <w:r w:rsidR="00185A9A">
        <w:t xml:space="preserve">a </w:t>
      </w:r>
      <w:r w:rsidRPr="00BC448D">
        <w:t xml:space="preserve">Research Ethics Committee Review exemption </w:t>
      </w:r>
      <w:r w:rsidR="00185A9A">
        <w:t>due to its use of</w:t>
      </w:r>
      <w:r w:rsidRPr="00BC448D">
        <w:t xml:space="preserve"> previously collected, non-identifiable information.</w:t>
      </w:r>
    </w:p>
    <w:bookmarkEnd w:id="8"/>
    <w:p w:rsidR="000F34E8" w:rsidRPr="00BC448D" w:rsidP="000F34E8" w14:paraId="163DA7D6" w14:textId="77777777">
      <w:pPr>
        <w:spacing w:before="120" w:after="120" w:line="480" w:lineRule="auto"/>
        <w:rPr>
          <w:b/>
          <w:bCs/>
        </w:rPr>
      </w:pPr>
      <w:r w:rsidRPr="00BC448D">
        <w:rPr>
          <w:b/>
          <w:bCs/>
        </w:rPr>
        <w:t>Device Characteristics and AF algorithm</w:t>
      </w:r>
    </w:p>
    <w:p w:rsidR="000F34E8" w:rsidRPr="00BC448D" w:rsidP="000F34E8" w14:paraId="565C8220" w14:textId="57ADC13F">
      <w:pPr>
        <w:spacing w:before="120" w:after="120" w:line="480" w:lineRule="auto"/>
      </w:pPr>
      <w:bookmarkStart w:id="10" w:name="_Hlk96940001"/>
      <w:r w:rsidRPr="00BC448D">
        <w:t xml:space="preserve">The Confirm Rx™ ICM with </w:t>
      </w:r>
      <w:r w:rsidRPr="00BC448D">
        <w:t>SharpSense</w:t>
      </w:r>
      <w:r w:rsidRPr="00BC448D">
        <w:t xml:space="preserve">™ technology </w:t>
      </w:r>
      <w:r w:rsidR="00185A9A">
        <w:t>incorporates</w:t>
      </w:r>
      <w:r w:rsidRPr="00BC448D" w:rsidR="00185A9A">
        <w:t xml:space="preserve"> </w:t>
      </w:r>
      <w:r w:rsidRPr="00BC448D">
        <w:t>four new discriminators (three discriminators for bradycardia and pauses and one discriminator for AF) aimed at improving</w:t>
      </w:r>
      <w:r w:rsidR="00185A9A">
        <w:t xml:space="preserve"> arrhythmia detection </w:t>
      </w:r>
      <w:r w:rsidRPr="00BC448D">
        <w:t>accuracy. The original AF algorithm (SJM Confirm)</w:t>
      </w:r>
      <w:r w:rsidR="00185A9A">
        <w:t>,</w:t>
      </w:r>
      <w:r w:rsidRPr="00BC448D">
        <w:t xml:space="preserve"> </w:t>
      </w:r>
      <w:r w:rsidR="00185A9A">
        <w:t xml:space="preserve"> </w:t>
      </w:r>
      <w:r w:rsidRPr="00BC448D">
        <w:t xml:space="preserve">validated </w:t>
      </w:r>
      <w:r w:rsidR="00185A9A">
        <w:t xml:space="preserve">against Holter monitors </w:t>
      </w:r>
      <w:r w:rsidRPr="00BC448D">
        <w:t>in the DETECT-AF study</w:t>
      </w:r>
      <w:r w:rsidR="00185A9A">
        <w:t>,</w:t>
      </w:r>
      <w:r w:rsidRPr="00BC448D">
        <w:t xml:space="preserve"> </w:t>
      </w:r>
      <w:r w:rsidR="00185A9A">
        <w:t xml:space="preserve">demonstrated </w:t>
      </w:r>
      <w:r w:rsidRPr="00BC448D">
        <w:t xml:space="preserve">high episode sensitivity (94%) and patient sensitivity (100%) but only moderate positive predictive value (64%) for AF </w:t>
      </w:r>
      <w:r w:rsidR="00185A9A">
        <w:rPr>
          <w:rFonts w:cstheme="minorHAnsi"/>
        </w:rPr>
        <w:t xml:space="preserve"> lasting at least </w:t>
      </w:r>
      <w:r w:rsidRPr="00BC448D">
        <w:t>2 minutes duration.</w:t>
      </w:r>
      <w:hyperlink w:anchor="_ENREF_9" w:tooltip="Nölker, 2016 #1444" w:history="1">
        <w:r w:rsidRPr="00BC448D" w:rsidR="003C6665">
          <w:fldChar w:fldCharType="begin">
            <w:fldData xml:space="preserve">PEVuZE5vdGU+PENpdGU+PEF1dGhvcj5Ow7Zsa2VyPC9BdXRob3I+PFllYXI+MjAxNjwvWWVhcj48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</w:fldData>
          </w:fldChar>
        </w:r>
        <w:r w:rsidR="003C6665">
          <w:instrText xml:space="preserve"> ADDIN EN.CITE </w:instrText>
        </w:r>
        <w:r w:rsidR="003C6665">
          <w:fldChar w:fldCharType="begin">
            <w:fldData xml:space="preserve">PEVuZE5vdGU+PENpdGU+PEF1dGhvcj5Ow7Zsa2VyPC9BdXRob3I+PFllYXI+MjAxNjwvWWVhcj48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</w:fldData>
          </w:fldChar>
        </w:r>
        <w:r w:rsidR="003C6665">
          <w:instrText xml:space="preserve"> ADDIN EN.CITE.DATA </w:instrText>
        </w:r>
        <w:r w:rsidR="003C6665">
          <w:fldChar w:fldCharType="separate"/>
        </w:r>
        <w:r w:rsidR="003C6665">
          <w:fldChar w:fldCharType="end"/>
        </w:r>
        <w:r w:rsidRPr="00BC448D" w:rsidR="003C6665">
          <w:fldChar w:fldCharType="separate"/>
        </w:r>
        <w:r w:rsidRPr="003C6665" w:rsidR="003C6665">
          <w:rPr>
            <w:noProof/>
            <w:vertAlign w:val="superscript"/>
          </w:rPr>
          <w:t>9</w:t>
        </w:r>
        <w:r w:rsidRPr="00BC448D" w:rsidR="003C6665">
          <w:fldChar w:fldCharType="end"/>
        </w:r>
      </w:hyperlink>
      <w:r w:rsidRPr="00BC448D">
        <w:t xml:space="preserve"> </w:t>
      </w:r>
      <w:r w:rsidR="00185A9A">
        <w:t xml:space="preserve">This algorithm </w:t>
      </w:r>
      <w:r w:rsidRPr="00BC448D">
        <w:t>relies on monitoring R-R intervals during a 64-beat rolling window for three conditions to be met: sudden onset, irregularity and large variance</w:t>
      </w:r>
      <w:r w:rsidRPr="00BC448D">
        <w:rPr>
          <w:rFonts w:cstheme="minorHAnsi"/>
        </w:rPr>
        <w:t>.</w:t>
      </w:r>
      <w:r w:rsidRPr="00BC448D">
        <w:t xml:space="preserve"> A Markov chains model </w:t>
      </w:r>
      <w:r w:rsidR="005A789F">
        <w:t>assesses</w:t>
      </w:r>
      <w:r w:rsidRPr="00BC448D" w:rsidR="005A789F">
        <w:t xml:space="preserve"> </w:t>
      </w:r>
      <w:r w:rsidRPr="00BC448D">
        <w:t>irregularity by comparing measured R-R intervals to known</w:t>
      </w:r>
      <w:r w:rsidR="005A789F">
        <w:t xml:space="preserve"> pattern of</w:t>
      </w:r>
      <w:r w:rsidRPr="00BC448D">
        <w:t xml:space="preserve"> AF and non-AF </w:t>
      </w:r>
      <w:r w:rsidR="005A789F">
        <w:t>rhythms. A</w:t>
      </w:r>
      <w:r w:rsidRPr="00BC448D">
        <w:t xml:space="preserve"> variance model helps differentiate AF from patterned rhythm, such as bigeminy. The new </w:t>
      </w:r>
      <w:r w:rsidRPr="00BC448D">
        <w:t>SharpSense</w:t>
      </w:r>
      <w:r w:rsidRPr="00BC448D">
        <w:t>™ algorithm enhances AF detection by adding a P-wave discriminator</w:t>
      </w:r>
      <w:r w:rsidRPr="00BC448D" w:rsidR="009110BB">
        <w:t>,</w:t>
      </w:r>
      <w:r w:rsidRPr="00BC448D">
        <w:t xml:space="preserve"> which </w:t>
      </w:r>
      <w:r w:rsidR="005A789F">
        <w:t>aims to</w:t>
      </w:r>
      <w:r w:rsidRPr="00BC448D" w:rsidR="005A789F">
        <w:t xml:space="preserve"> </w:t>
      </w:r>
      <w:r w:rsidRPr="00BC448D">
        <w:t xml:space="preserve">reduces </w:t>
      </w:r>
      <w:r w:rsidR="005A789F">
        <w:t xml:space="preserve">FP </w:t>
      </w:r>
      <w:r w:rsidRPr="00BC448D">
        <w:t xml:space="preserve">detection by 97% </w:t>
      </w:r>
      <w:r w:rsidRPr="00BC448D">
        <w:t>whilst maintaining sensitivity (unpublished data from Abbott).</w:t>
      </w:r>
      <w:hyperlink w:anchor="_ENREF_16" w:tooltip=",  #3354" w:history="1">
        <w:r w:rsidRPr="00BC448D" w:rsidR="003C6665">
          <w:fldChar w:fldCharType="begin"/>
        </w:r>
        <w:r w:rsidR="003C6665">
          <w:instrText xml:space="preserve"> ADDIN EN.CITE &lt;EndNote&gt;&lt;Cite&gt;&lt;RecNum&gt;3354&lt;/RecNum&gt;&lt;DisplayText&gt;&lt;style face="superscript"&gt;16&lt;/style&gt;&lt;/DisplayText&gt;&lt;record&gt;&lt;rec-number&gt;3354&lt;/rec-number&gt;&lt;foreign-keys&gt;&lt;key app="EN" db-id="2pwd2sff39s9x7earz8x9d5swwpvz0w2xdvt" timestamp="1637140498"&gt;3354&lt;/key&gt;&lt;/foreign-keys&gt;&lt;ref-type name="Journal Article"&gt;17&lt;/ref-type&gt;&lt;contributors&gt;&lt;/contributors&gt;&lt;titles&gt;&lt;title&gt;Evaluation of Clinic Impact of Confirm Rx 1.2 Algorithm Enhancements. Abbott Document 60098828. April 2019&lt;/title&gt;&lt;/titles&gt;&lt;dates&gt;&lt;/dates&gt;&lt;urls&gt;&lt;/urls&gt;&lt;/record&gt;&lt;/Cite&gt;&lt;/EndNote&gt;</w:instrText>
        </w:r>
        <w:r w:rsidRPr="00BC448D" w:rsidR="003C6665">
          <w:fldChar w:fldCharType="separate"/>
        </w:r>
        <w:r w:rsidRPr="003C6665" w:rsidR="003C6665">
          <w:rPr>
            <w:noProof/>
            <w:vertAlign w:val="superscript"/>
          </w:rPr>
          <w:t>16</w:t>
        </w:r>
        <w:r w:rsidRPr="00BC448D" w:rsidR="003C6665">
          <w:fldChar w:fldCharType="end"/>
        </w:r>
      </w:hyperlink>
      <w:r w:rsidRPr="00BC448D">
        <w:t xml:space="preserve"> </w:t>
      </w:r>
      <w:r w:rsidR="005A789F">
        <w:t>This discriminator analyses s</w:t>
      </w:r>
      <w:r w:rsidRPr="00BC448D">
        <w:t xml:space="preserve">elected </w:t>
      </w:r>
      <w:r w:rsidRPr="00BC448D">
        <w:t>P-</w:t>
      </w:r>
      <w:r w:rsidRPr="00BC448D">
        <w:t xml:space="preserve">waves segments from the preceding 30 seconds </w:t>
      </w:r>
      <w:r w:rsidR="005A789F">
        <w:t>for their</w:t>
      </w:r>
      <w:r w:rsidRPr="00BC448D">
        <w:t xml:space="preserve"> morphology and amplitude. AF is only detected if no consistent pattern </w:t>
      </w:r>
      <w:r w:rsidR="005A789F">
        <w:t>in the analysed P-waves emerges</w:t>
      </w:r>
      <w:r w:rsidRPr="00BC448D">
        <w:t xml:space="preserve">. </w:t>
      </w:r>
      <w:bookmarkStart w:id="11" w:name="_Hlk136355477"/>
      <w:r w:rsidRPr="00BC448D">
        <w:t>AF episode parameters including AF duration cut-off, ECG trigger priority, alert notification and episode settings are automatically programmed based on the selected reason for monitoring</w:t>
      </w:r>
      <w:r w:rsidRPr="00BC448D" w:rsidR="00AB15D0">
        <w:t xml:space="preserve"> (see </w:t>
      </w:r>
      <w:r w:rsidR="0075329D">
        <w:t>Table</w:t>
      </w:r>
      <w:r w:rsidRPr="00BC448D" w:rsidR="00AB15D0">
        <w:t xml:space="preserve"> S1)</w:t>
      </w:r>
      <w:r w:rsidRPr="00BC448D">
        <w:t xml:space="preserve">. </w:t>
      </w:r>
      <w:bookmarkEnd w:id="11"/>
      <w:r w:rsidRPr="00BC448D">
        <w:t>The nominal R-wave sensitivity has been increased from 0.150 to 0.125 mV.</w:t>
      </w:r>
    </w:p>
    <w:p w:rsidR="000F34E8" w:rsidRPr="00BC448D" w:rsidP="000F34E8" w14:paraId="35F8E71C" w14:textId="1F025B9A">
      <w:pPr>
        <w:spacing w:before="120" w:after="120" w:line="480" w:lineRule="auto"/>
      </w:pPr>
      <w:r w:rsidRPr="00BC448D">
        <w:t>Confirm Rx</w:t>
      </w:r>
      <w:r w:rsidR="005A789F">
        <w:t>™</w:t>
      </w:r>
      <w:r w:rsidRPr="00BC448D">
        <w:t xml:space="preserve"> ICM </w:t>
      </w:r>
      <w:r w:rsidR="005A789F">
        <w:t xml:space="preserve">uses low-energy </w:t>
      </w:r>
      <w:r w:rsidRPr="00BC448D" w:rsidR="005A789F">
        <w:t xml:space="preserve">Bluetooth® </w:t>
      </w:r>
      <w:r w:rsidR="005A789F">
        <w:t xml:space="preserve">for secure </w:t>
      </w:r>
      <w:r w:rsidRPr="00BC448D">
        <w:t>wireless</w:t>
      </w:r>
      <w:r w:rsidR="005A789F">
        <w:t xml:space="preserve"> communication with the </w:t>
      </w:r>
      <w:r w:rsidRPr="00BC448D">
        <w:t>myMerlin</w:t>
      </w:r>
      <w:r w:rsidRPr="00BC448D">
        <w:t>™ mobile app</w:t>
      </w:r>
      <w:r w:rsidR="005A789F">
        <w:t>. This app act as a conduit for episode transmission to the M</w:t>
      </w:r>
      <w:r w:rsidRPr="00BC448D">
        <w:t>erlin.net™ Patient Care Network</w:t>
      </w:r>
      <w:r w:rsidR="005A789F">
        <w:t xml:space="preserve"> for remote monitoring</w:t>
      </w:r>
      <w:bookmarkEnd w:id="10"/>
      <w:r w:rsidR="005A789F">
        <w:t>.</w:t>
      </w:r>
      <w:r w:rsidRPr="00BC448D">
        <w:t xml:space="preserve"> </w:t>
      </w:r>
    </w:p>
    <w:p w:rsidR="000F34E8" w:rsidRPr="00BC448D" w:rsidP="000F34E8" w14:paraId="28C6DCB6" w14:textId="77777777">
      <w:pPr>
        <w:spacing w:line="480" w:lineRule="auto"/>
        <w:rPr>
          <w:b/>
          <w:bCs/>
        </w:rPr>
      </w:pPr>
      <w:r w:rsidRPr="00BC448D">
        <w:rPr>
          <w:b/>
          <w:bCs/>
        </w:rPr>
        <w:t>Episode adjudication and statistical analysis</w:t>
      </w:r>
    </w:p>
    <w:p w:rsidR="000F34E8" w:rsidRPr="00BC448D" w:rsidP="000F34E8" w14:paraId="700E0D27" w14:textId="70D10F71">
      <w:pPr>
        <w:spacing w:line="480" w:lineRule="auto"/>
      </w:pPr>
      <w:r w:rsidRPr="00BC448D">
        <w:rPr>
          <w:rFonts w:cstheme="minorHAnsi"/>
          <w:shd w:val="clear" w:color="auto" w:fill="FFFFFF"/>
        </w:rPr>
        <w:t xml:space="preserve">All </w:t>
      </w:r>
      <w:r w:rsidR="005A789F">
        <w:rPr>
          <w:rFonts w:cstheme="minorHAnsi"/>
          <w:shd w:val="clear" w:color="auto" w:fill="FFFFFF"/>
        </w:rPr>
        <w:t xml:space="preserve">adjudicated </w:t>
      </w:r>
      <w:r w:rsidRPr="00BC448D">
        <w:rPr>
          <w:rFonts w:cstheme="minorHAnsi"/>
          <w:shd w:val="clear" w:color="auto" w:fill="FFFFFF"/>
        </w:rPr>
        <w:t xml:space="preserve">AF episodes had a corresponding 120-second ECG </w:t>
      </w:r>
      <w:r w:rsidR="005A789F">
        <w:rPr>
          <w:rFonts w:cstheme="minorHAnsi"/>
          <w:shd w:val="clear" w:color="auto" w:fill="FFFFFF"/>
        </w:rPr>
        <w:t>with</w:t>
      </w:r>
      <w:r w:rsidRPr="00BC448D" w:rsidR="005A789F">
        <w:rPr>
          <w:rFonts w:cstheme="minorHAnsi"/>
          <w:shd w:val="clear" w:color="auto" w:fill="FFFFFF"/>
        </w:rPr>
        <w:t xml:space="preserve"> </w:t>
      </w:r>
      <w:r w:rsidRPr="00BC448D">
        <w:rPr>
          <w:rFonts w:cstheme="minorHAnsi"/>
          <w:shd w:val="clear" w:color="auto" w:fill="FFFFFF"/>
        </w:rPr>
        <w:t>heart rate scatterplot</w:t>
      </w:r>
      <w:r w:rsidRPr="00BC448D" w:rsidR="00986B45">
        <w:rPr>
          <w:rFonts w:cstheme="minorHAnsi"/>
          <w:shd w:val="clear" w:color="auto" w:fill="FFFFFF"/>
        </w:rPr>
        <w:t>,</w:t>
      </w:r>
      <w:r w:rsidRPr="00BC448D">
        <w:rPr>
          <w:rFonts w:cstheme="minorHAnsi"/>
          <w:shd w:val="clear" w:color="auto" w:fill="FFFFFF"/>
        </w:rPr>
        <w:t xml:space="preserve"> considered representative of the </w:t>
      </w:r>
      <w:r w:rsidR="005A789F">
        <w:rPr>
          <w:rFonts w:cstheme="minorHAnsi"/>
          <w:shd w:val="clear" w:color="auto" w:fill="FFFFFF"/>
        </w:rPr>
        <w:t>entire</w:t>
      </w:r>
      <w:r w:rsidRPr="00BC448D" w:rsidR="005A789F">
        <w:rPr>
          <w:rFonts w:cstheme="minorHAnsi"/>
          <w:shd w:val="clear" w:color="auto" w:fill="FFFFFF"/>
        </w:rPr>
        <w:t xml:space="preserve"> </w:t>
      </w:r>
      <w:r w:rsidRPr="00BC448D">
        <w:rPr>
          <w:rFonts w:cstheme="minorHAnsi"/>
          <w:shd w:val="clear" w:color="auto" w:fill="FFFFFF"/>
        </w:rPr>
        <w:t xml:space="preserve">episode. </w:t>
      </w:r>
      <w:r w:rsidR="005A789F">
        <w:rPr>
          <w:rFonts w:cstheme="minorHAnsi"/>
          <w:shd w:val="clear" w:color="auto" w:fill="FFFFFF"/>
        </w:rPr>
        <w:t>A single</w:t>
      </w:r>
      <w:r w:rsidRPr="00BC448D" w:rsidR="005A789F">
        <w:rPr>
          <w:rFonts w:cstheme="minorHAnsi"/>
          <w:shd w:val="clear" w:color="auto" w:fill="FFFFFF"/>
        </w:rPr>
        <w:t xml:space="preserve"> </w:t>
      </w:r>
      <w:r w:rsidRPr="00BC448D">
        <w:rPr>
          <w:rFonts w:cstheme="minorHAnsi"/>
          <w:shd w:val="clear" w:color="auto" w:fill="FFFFFF"/>
        </w:rPr>
        <w:t>reviewer (A.B.G, CCDS certified) adjudicated all recordings (episode categorised by the Confirm Rx as AF) and classified them as 'True-AF</w:t>
      </w:r>
      <w:r w:rsidRPr="00BC448D" w:rsidR="005F68BE">
        <w:rPr>
          <w:rFonts w:cstheme="minorHAnsi"/>
          <w:shd w:val="clear" w:color="auto" w:fill="FFFFFF"/>
        </w:rPr>
        <w:t>’</w:t>
      </w:r>
      <w:r w:rsidRPr="00BC448D">
        <w:rPr>
          <w:rFonts w:cstheme="minorHAnsi"/>
          <w:shd w:val="clear" w:color="auto" w:fill="FFFFFF"/>
        </w:rPr>
        <w:t xml:space="preserve"> or </w:t>
      </w:r>
      <w:r w:rsidRPr="00BC448D" w:rsidR="005F68BE">
        <w:rPr>
          <w:rFonts w:cstheme="minorHAnsi"/>
          <w:shd w:val="clear" w:color="auto" w:fill="FFFFFF"/>
        </w:rPr>
        <w:t>‘</w:t>
      </w:r>
      <w:r w:rsidRPr="00BC448D">
        <w:rPr>
          <w:rFonts w:cstheme="minorHAnsi"/>
          <w:shd w:val="clear" w:color="auto" w:fill="FFFFFF"/>
        </w:rPr>
        <w:t>FP</w:t>
      </w:r>
      <w:r w:rsidRPr="00BC448D" w:rsidR="005F68BE">
        <w:rPr>
          <w:rFonts w:cstheme="minorHAnsi"/>
          <w:shd w:val="clear" w:color="auto" w:fill="FFFFFF"/>
        </w:rPr>
        <w:t>’</w:t>
      </w:r>
      <w:r w:rsidRPr="00BC448D">
        <w:rPr>
          <w:rFonts w:cstheme="minorHAnsi"/>
          <w:shd w:val="clear" w:color="auto" w:fill="FFFFFF"/>
        </w:rPr>
        <w:t xml:space="preserve">. To </w:t>
      </w:r>
      <w:r w:rsidR="00847E64">
        <w:rPr>
          <w:rFonts w:cstheme="minorHAnsi"/>
          <w:shd w:val="clear" w:color="auto" w:fill="FFFFFF"/>
        </w:rPr>
        <w:t>assess</w:t>
      </w:r>
      <w:r w:rsidRPr="00BC448D" w:rsidR="00847E64">
        <w:rPr>
          <w:rFonts w:cstheme="minorHAnsi"/>
          <w:shd w:val="clear" w:color="auto" w:fill="FFFFFF"/>
        </w:rPr>
        <w:t xml:space="preserve"> </w:t>
      </w:r>
      <w:r w:rsidRPr="00BC448D">
        <w:rPr>
          <w:rFonts w:cstheme="minorHAnsi"/>
          <w:shd w:val="clear" w:color="auto" w:fill="FFFFFF"/>
        </w:rPr>
        <w:t>for intra</w:t>
      </w:r>
      <w:r w:rsidR="00847E64">
        <w:rPr>
          <w:rFonts w:cstheme="minorHAnsi"/>
          <w:shd w:val="clear" w:color="auto" w:fill="FFFFFF"/>
        </w:rPr>
        <w:t>- and inter</w:t>
      </w:r>
      <w:r w:rsidRPr="00BC448D">
        <w:rPr>
          <w:rFonts w:cstheme="minorHAnsi"/>
          <w:shd w:val="clear" w:color="auto" w:fill="FFFFFF"/>
        </w:rPr>
        <w:t>-reviewer variability, a random sample of 10% of stored ECGs was adjudicated by the same reviewer (A.B.G</w:t>
      </w:r>
      <w:r w:rsidR="00847E64">
        <w:rPr>
          <w:rFonts w:cstheme="minorHAnsi"/>
          <w:shd w:val="clear" w:color="auto" w:fill="FFFFFF"/>
        </w:rPr>
        <w:t xml:space="preserve">) and </w:t>
      </w:r>
      <w:r w:rsidRPr="00BC448D">
        <w:rPr>
          <w:rFonts w:cstheme="minorHAnsi"/>
          <w:shd w:val="clear" w:color="auto" w:fill="FFFFFF"/>
        </w:rPr>
        <w:t xml:space="preserve">a second reviewer (M.T.B.P, CCDS certified). </w:t>
      </w:r>
      <w:r w:rsidR="00847E64">
        <w:rPr>
          <w:rFonts w:cstheme="minorHAnsi"/>
          <w:shd w:val="clear" w:color="auto" w:fill="FFFFFF"/>
        </w:rPr>
        <w:t>D</w:t>
      </w:r>
      <w:r w:rsidRPr="00BC448D">
        <w:rPr>
          <w:rFonts w:cstheme="minorHAnsi"/>
          <w:shd w:val="clear" w:color="auto" w:fill="FFFFFF"/>
        </w:rPr>
        <w:t xml:space="preserve">isagreement </w:t>
      </w:r>
      <w:r w:rsidRPr="00BC448D">
        <w:rPr>
          <w:rFonts w:cstheme="minorHAnsi"/>
          <w:shd w:val="clear" w:color="auto" w:fill="FFFFFF"/>
        </w:rPr>
        <w:t>w</w:t>
      </w:r>
      <w:r w:rsidR="00847E64">
        <w:rPr>
          <w:rFonts w:cstheme="minorHAnsi"/>
          <w:shd w:val="clear" w:color="auto" w:fill="FFFFFF"/>
        </w:rPr>
        <w:t>ere</w:t>
      </w:r>
      <w:r w:rsidRPr="00BC448D">
        <w:rPr>
          <w:rFonts w:cstheme="minorHAnsi"/>
          <w:shd w:val="clear" w:color="auto" w:fill="FFFFFF"/>
        </w:rPr>
        <w:t xml:space="preserve"> resolved by a third reviewer (T.R.B).</w:t>
      </w:r>
      <w:r w:rsidRPr="00BC448D">
        <w:rPr>
          <w:rFonts w:cstheme="minorHAnsi"/>
        </w:rPr>
        <w:t xml:space="preserve"> The level of agreement between reviewers was calculated using the Cohen’s kappa</w:t>
      </w:r>
      <w:r w:rsidRPr="00BC448D">
        <w:t xml:space="preserve">. All reviewers were blinded to ICM indications. </w:t>
      </w:r>
    </w:p>
    <w:p w:rsidR="000F34E8" w:rsidRPr="00BC448D" w:rsidP="000F34E8" w14:paraId="661B859B" w14:textId="53EB4FFD">
      <w:pPr>
        <w:spacing w:line="480" w:lineRule="auto"/>
        <w:rPr>
          <w:rFonts w:cstheme="minorHAnsi"/>
        </w:rPr>
      </w:pPr>
      <w:bookmarkStart w:id="12" w:name="_Hlk117174656"/>
      <w:r w:rsidRPr="00BC448D">
        <w:rPr>
          <w:rFonts w:cstheme="minorHAnsi"/>
          <w:shd w:val="clear" w:color="auto" w:fill="FFFFFF"/>
        </w:rPr>
        <w:t>Sensitivity and specificity cannot be calculated from this study as there is no gold standard, such as a Holter monitor</w:t>
      </w:r>
      <w:r w:rsidRPr="00BC448D" w:rsidR="005F68BE">
        <w:rPr>
          <w:rFonts w:cstheme="minorHAnsi"/>
          <w:shd w:val="clear" w:color="auto" w:fill="FFFFFF"/>
        </w:rPr>
        <w:t xml:space="preserve">. </w:t>
      </w:r>
      <w:r w:rsidR="00847E64">
        <w:rPr>
          <w:rFonts w:cstheme="minorHAnsi"/>
          <w:shd w:val="clear" w:color="auto" w:fill="FFFFFF"/>
        </w:rPr>
        <w:t>Therefore</w:t>
      </w:r>
      <w:r w:rsidRPr="00BC448D">
        <w:rPr>
          <w:rFonts w:cstheme="minorHAnsi"/>
          <w:shd w:val="clear" w:color="auto" w:fill="FFFFFF"/>
        </w:rPr>
        <w:t xml:space="preserve">, diagnostic </w:t>
      </w:r>
      <w:r w:rsidRPr="00BC448D" w:rsidR="006A76D2">
        <w:rPr>
          <w:rFonts w:cstheme="minorHAnsi"/>
          <w:shd w:val="clear" w:color="auto" w:fill="FFFFFF"/>
        </w:rPr>
        <w:t xml:space="preserve">performance </w:t>
      </w:r>
      <w:r w:rsidRPr="00BC448D">
        <w:rPr>
          <w:rFonts w:cstheme="minorHAnsi"/>
          <w:shd w:val="clear" w:color="auto" w:fill="FFFFFF"/>
        </w:rPr>
        <w:t xml:space="preserve">was </w:t>
      </w:r>
      <w:r w:rsidR="00847E64">
        <w:rPr>
          <w:rFonts w:cstheme="minorHAnsi"/>
          <w:shd w:val="clear" w:color="auto" w:fill="FFFFFF"/>
        </w:rPr>
        <w:t>evaluated</w:t>
      </w:r>
      <w:r w:rsidRPr="00BC448D" w:rsidR="00847E64">
        <w:rPr>
          <w:rFonts w:cstheme="minorHAnsi"/>
          <w:shd w:val="clear" w:color="auto" w:fill="FFFFFF"/>
        </w:rPr>
        <w:t xml:space="preserve"> </w:t>
      </w:r>
      <w:r w:rsidRPr="00BC448D">
        <w:rPr>
          <w:rFonts w:cstheme="minorHAnsi"/>
          <w:shd w:val="clear" w:color="auto" w:fill="FFFFFF"/>
        </w:rPr>
        <w:t>by calculating gross positive predictive value (PPV) and patient-averaged PPV for AF episodes of different durations (</w:t>
      </w:r>
      <w:r w:rsidRPr="00BC448D">
        <w:rPr>
          <w:rFonts w:cstheme="minorHAnsi"/>
        </w:rPr>
        <w:t>6 minutes, 10 minutes, 30 minutes, 1</w:t>
      </w:r>
      <w:r w:rsidRPr="00BC448D" w:rsidR="005F68BE">
        <w:rPr>
          <w:rFonts w:cstheme="minorHAnsi"/>
        </w:rPr>
        <w:t xml:space="preserve"> </w:t>
      </w:r>
      <w:r w:rsidRPr="00BC448D">
        <w:rPr>
          <w:rFonts w:cstheme="minorHAnsi"/>
        </w:rPr>
        <w:t>hour, 3 hours, 6 hours, 12 hours and 24 hours).</w:t>
      </w:r>
      <w:r w:rsidRPr="00847E64" w:rsidR="00847E64">
        <w:t xml:space="preserve"> </w:t>
      </w:r>
      <w:r w:rsidR="00847E64">
        <w:t>Gross PPV was computed by dividing all confirmed True-AF episodes by the total number of AF episodes (True-AF and FP) detected by the Confirm Rx, assuming each episode is an independent event.</w:t>
      </w:r>
      <w:r w:rsidRPr="00BC448D">
        <w:rPr>
          <w:rFonts w:cstheme="minorHAnsi"/>
        </w:rPr>
        <w:t xml:space="preserve"> Patient-averaged PPV was calculated by first </w:t>
      </w:r>
      <w:r w:rsidR="00847E64">
        <w:rPr>
          <w:rFonts w:cstheme="minorHAnsi"/>
        </w:rPr>
        <w:t>determining</w:t>
      </w:r>
      <w:r w:rsidRPr="00BC448D" w:rsidR="00847E64">
        <w:rPr>
          <w:rFonts w:cstheme="minorHAnsi"/>
        </w:rPr>
        <w:t xml:space="preserve"> </w:t>
      </w:r>
      <w:r w:rsidRPr="00BC448D">
        <w:rPr>
          <w:rFonts w:cstheme="minorHAnsi"/>
        </w:rPr>
        <w:t>the gross PPV for each patient and then averaging across all patients.</w:t>
      </w:r>
      <w:r w:rsidRPr="00BC448D" w:rsidR="00AB15D0">
        <w:rPr>
          <w:rFonts w:cstheme="minorHAnsi"/>
        </w:rPr>
        <w:t xml:space="preserve"> </w:t>
      </w:r>
      <w:bookmarkStart w:id="13" w:name="_Hlk136355425"/>
      <w:r w:rsidR="00847E64">
        <w:rPr>
          <w:rFonts w:cstheme="minorHAnsi"/>
        </w:rPr>
        <w:t>Additionally, the investigation of d</w:t>
      </w:r>
      <w:r w:rsidRPr="00BC448D" w:rsidR="00AB15D0">
        <w:rPr>
          <w:rFonts w:cstheme="minorHAnsi"/>
        </w:rPr>
        <w:t xml:space="preserve">iagnostic performance </w:t>
      </w:r>
      <w:r w:rsidRPr="00BC448D" w:rsidR="007A408E">
        <w:rPr>
          <w:rFonts w:cstheme="minorHAnsi"/>
        </w:rPr>
        <w:t xml:space="preserve">(PPV) was also </w:t>
      </w:r>
      <w:r w:rsidR="00847E64">
        <w:rPr>
          <w:rFonts w:cstheme="minorHAnsi"/>
        </w:rPr>
        <w:t>extended to</w:t>
      </w:r>
      <w:r w:rsidRPr="00BC448D" w:rsidR="00847E64">
        <w:rPr>
          <w:rFonts w:cstheme="minorHAnsi"/>
        </w:rPr>
        <w:t xml:space="preserve"> </w:t>
      </w:r>
      <w:r w:rsidRPr="00BC448D" w:rsidR="00AB15D0">
        <w:rPr>
          <w:rFonts w:cstheme="minorHAnsi"/>
        </w:rPr>
        <w:t xml:space="preserve">predefined groups based on the reason for monitoring, </w:t>
      </w:r>
      <w:r w:rsidRPr="00BC448D" w:rsidR="00AC72AC">
        <w:rPr>
          <w:rFonts w:cstheme="minorHAnsi"/>
        </w:rPr>
        <w:t>sex</w:t>
      </w:r>
      <w:r w:rsidRPr="00BC448D" w:rsidR="00AB15D0">
        <w:rPr>
          <w:rFonts w:cstheme="minorHAnsi"/>
        </w:rPr>
        <w:t>, and R-wave amplitude</w:t>
      </w:r>
      <w:r w:rsidRPr="00BC448D" w:rsidR="00A83D49">
        <w:rPr>
          <w:rFonts w:cstheme="minorHAnsi"/>
        </w:rPr>
        <w:t>.</w:t>
      </w:r>
    </w:p>
    <w:bookmarkEnd w:id="13"/>
    <w:p w:rsidR="000F34E8" w:rsidRPr="00BC448D" w:rsidP="00462105" w14:paraId="0B84A260" w14:textId="203DD5CA">
      <w:pPr>
        <w:spacing w:after="240" w:line="480" w:lineRule="auto"/>
        <w:rPr>
          <w:b/>
          <w:bCs/>
        </w:rPr>
      </w:pPr>
      <w:r w:rsidRPr="00BC448D">
        <w:rPr>
          <w:rFonts w:cstheme="minorHAnsi"/>
          <w:shd w:val="clear" w:color="auto" w:fill="FFFFFF"/>
        </w:rPr>
        <w:t xml:space="preserve">FP episodes were further categorised as </w:t>
      </w:r>
      <w:r w:rsidR="00847E64">
        <w:rPr>
          <w:rFonts w:cstheme="minorHAnsi"/>
          <w:shd w:val="clear" w:color="auto" w:fill="FFFFFF"/>
        </w:rPr>
        <w:t xml:space="preserve">due </w:t>
      </w:r>
      <w:r w:rsidRPr="00BC448D">
        <w:rPr>
          <w:rFonts w:cstheme="minorHAnsi"/>
          <w:shd w:val="clear" w:color="auto" w:fill="FFFFFF"/>
        </w:rPr>
        <w:t xml:space="preserve">to </w:t>
      </w:r>
      <w:r w:rsidRPr="00BC448D">
        <w:rPr>
          <w:rFonts w:cstheme="minorHAnsi"/>
          <w:shd w:val="clear" w:color="auto" w:fill="FFFFFF"/>
        </w:rPr>
        <w:t>undersensing</w:t>
      </w:r>
      <w:r w:rsidRPr="00BC448D">
        <w:rPr>
          <w:rFonts w:cstheme="minorHAnsi"/>
          <w:shd w:val="clear" w:color="auto" w:fill="FFFFFF"/>
        </w:rPr>
        <w:t>, oversensing, noise, atrial/ventricular ectopy</w:t>
      </w:r>
      <w:r w:rsidR="0002220F">
        <w:rPr>
          <w:rFonts w:cstheme="minorHAnsi"/>
          <w:shd w:val="clear" w:color="auto" w:fill="FFFFFF"/>
        </w:rPr>
        <w:t>,</w:t>
      </w:r>
      <w:r w:rsidRPr="00BC448D">
        <w:rPr>
          <w:rFonts w:cstheme="minorHAnsi"/>
          <w:shd w:val="clear" w:color="auto" w:fill="FFFFFF"/>
        </w:rPr>
        <w:t xml:space="preserve"> or </w:t>
      </w:r>
      <w:r w:rsidR="0002220F">
        <w:rPr>
          <w:rFonts w:cstheme="minorHAnsi"/>
          <w:shd w:val="clear" w:color="auto" w:fill="FFFFFF"/>
        </w:rPr>
        <w:t>a</w:t>
      </w:r>
      <w:r w:rsidRPr="00BC448D">
        <w:rPr>
          <w:rFonts w:cstheme="minorHAnsi"/>
          <w:shd w:val="clear" w:color="auto" w:fill="FFFFFF"/>
        </w:rPr>
        <w:t xml:space="preserve"> combination of the above. AF burden (</w:t>
      </w:r>
      <w:r w:rsidR="0002220F">
        <w:rPr>
          <w:rFonts w:cstheme="minorHAnsi"/>
          <w:shd w:val="clear" w:color="auto" w:fill="FFFFFF"/>
        </w:rPr>
        <w:t>percentage</w:t>
      </w:r>
      <w:r w:rsidRPr="00BC448D" w:rsidR="0002220F">
        <w:rPr>
          <w:rFonts w:cstheme="minorHAnsi"/>
          <w:shd w:val="clear" w:color="auto" w:fill="FFFFFF"/>
        </w:rPr>
        <w:t xml:space="preserve"> </w:t>
      </w:r>
      <w:r w:rsidRPr="00BC448D">
        <w:rPr>
          <w:rFonts w:cstheme="minorHAnsi"/>
          <w:shd w:val="clear" w:color="auto" w:fill="FFFFFF"/>
        </w:rPr>
        <w:t xml:space="preserve">of time in AF) was computed as the duration of all AF episodes (True-AF and FP) detected by the Confirm Rx™ divided by the total duration of follow-up. </w:t>
      </w:r>
      <w:r w:rsidRPr="00BC448D" w:rsidR="00CC21FF">
        <w:rPr>
          <w:rFonts w:cstheme="minorHAnsi"/>
          <w:shd w:val="clear" w:color="auto" w:fill="FFFFFF"/>
        </w:rPr>
        <w:t xml:space="preserve">In contrast, </w:t>
      </w:r>
      <w:r w:rsidRPr="00BC448D">
        <w:rPr>
          <w:rFonts w:cstheme="minorHAnsi"/>
          <w:shd w:val="clear" w:color="auto" w:fill="FFFFFF"/>
        </w:rPr>
        <w:t xml:space="preserve">‘True-AF’ </w:t>
      </w:r>
      <w:r w:rsidRPr="00BC448D" w:rsidR="00CC21FF">
        <w:rPr>
          <w:rFonts w:cstheme="minorHAnsi"/>
          <w:shd w:val="clear" w:color="auto" w:fill="FFFFFF"/>
        </w:rPr>
        <w:t>was</w:t>
      </w:r>
      <w:r w:rsidRPr="00BC448D">
        <w:rPr>
          <w:rFonts w:cstheme="minorHAnsi"/>
          <w:shd w:val="clear" w:color="auto" w:fill="FFFFFF"/>
        </w:rPr>
        <w:t xml:space="preserve"> calculated by dividing </w:t>
      </w:r>
      <w:r w:rsidRPr="00BC448D" w:rsidR="005F68BE">
        <w:rPr>
          <w:rFonts w:cstheme="minorHAnsi"/>
          <w:shd w:val="clear" w:color="auto" w:fill="FFFFFF"/>
        </w:rPr>
        <w:t xml:space="preserve">the </w:t>
      </w:r>
      <w:r w:rsidRPr="00BC448D">
        <w:rPr>
          <w:rFonts w:cstheme="minorHAnsi"/>
          <w:shd w:val="clear" w:color="auto" w:fill="FFFFFF"/>
        </w:rPr>
        <w:t xml:space="preserve">duration </w:t>
      </w:r>
      <w:r w:rsidRPr="00BC448D" w:rsidR="005F68BE">
        <w:rPr>
          <w:rFonts w:cstheme="minorHAnsi"/>
          <w:shd w:val="clear" w:color="auto" w:fill="FFFFFF"/>
        </w:rPr>
        <w:t xml:space="preserve">of all ‘True-AF’ episodes </w:t>
      </w:r>
      <w:r w:rsidRPr="00BC448D">
        <w:rPr>
          <w:rFonts w:cstheme="minorHAnsi"/>
          <w:shd w:val="clear" w:color="auto" w:fill="FFFFFF"/>
        </w:rPr>
        <w:t xml:space="preserve">by the total duration of follow-up. </w:t>
      </w:r>
      <w:r w:rsidRPr="00BC448D" w:rsidR="00CC21FF">
        <w:rPr>
          <w:rFonts w:cstheme="minorHAnsi"/>
          <w:shd w:val="clear" w:color="auto" w:fill="FFFFFF"/>
        </w:rPr>
        <w:t xml:space="preserve">The </w:t>
      </w:r>
      <w:r w:rsidR="00303128">
        <w:rPr>
          <w:rFonts w:cstheme="minorHAnsi"/>
          <w:shd w:val="clear" w:color="auto" w:fill="FFFFFF"/>
        </w:rPr>
        <w:t xml:space="preserve">precision of </w:t>
      </w:r>
      <w:r w:rsidRPr="00BC448D" w:rsidR="00CC21FF">
        <w:rPr>
          <w:rFonts w:cstheme="minorHAnsi"/>
          <w:shd w:val="clear" w:color="auto" w:fill="FFFFFF"/>
        </w:rPr>
        <w:t xml:space="preserve">AF burden </w:t>
      </w:r>
      <w:r w:rsidR="00303128">
        <w:rPr>
          <w:rFonts w:cstheme="minorHAnsi"/>
          <w:shd w:val="clear" w:color="auto" w:fill="FFFFFF"/>
        </w:rPr>
        <w:t xml:space="preserve">then determined </w:t>
      </w:r>
      <w:r w:rsidRPr="00BC448D" w:rsidR="00CC21FF">
        <w:rPr>
          <w:rFonts w:cstheme="minorHAnsi"/>
          <w:shd w:val="clear" w:color="auto" w:fill="FFFFFF"/>
        </w:rPr>
        <w:t>by divid</w:t>
      </w:r>
      <w:r w:rsidRPr="00BC448D" w:rsidR="00E73660">
        <w:rPr>
          <w:rFonts w:cstheme="minorHAnsi"/>
          <w:shd w:val="clear" w:color="auto" w:fill="FFFFFF"/>
        </w:rPr>
        <w:t>ing</w:t>
      </w:r>
      <w:r w:rsidRPr="00BC448D" w:rsidR="00CC21FF">
        <w:rPr>
          <w:rFonts w:cstheme="minorHAnsi"/>
          <w:shd w:val="clear" w:color="auto" w:fill="FFFFFF"/>
        </w:rPr>
        <w:t xml:space="preserve"> the True AF burden by </w:t>
      </w:r>
      <w:r w:rsidRPr="00BC448D" w:rsidR="00E73660">
        <w:rPr>
          <w:rFonts w:cstheme="minorHAnsi"/>
          <w:shd w:val="clear" w:color="auto" w:fill="FFFFFF"/>
        </w:rPr>
        <w:t xml:space="preserve">the </w:t>
      </w:r>
      <w:r w:rsidRPr="00BC448D" w:rsidR="00CC21FF">
        <w:rPr>
          <w:rFonts w:cstheme="minorHAnsi"/>
          <w:shd w:val="clear" w:color="auto" w:fill="FFFFFF"/>
        </w:rPr>
        <w:t xml:space="preserve">total AF burden. </w:t>
      </w:r>
      <w:r w:rsidRPr="00BC448D">
        <w:rPr>
          <w:rFonts w:cstheme="minorHAnsi"/>
          <w:shd w:val="clear" w:color="auto" w:fill="FFFFFF"/>
        </w:rPr>
        <w:t xml:space="preserve">We </w:t>
      </w:r>
      <w:r w:rsidR="00303128">
        <w:rPr>
          <w:rFonts w:cstheme="minorHAnsi"/>
          <w:shd w:val="clear" w:color="auto" w:fill="FFFFFF"/>
        </w:rPr>
        <w:t>further</w:t>
      </w:r>
      <w:r w:rsidRPr="00BC448D" w:rsidR="00303128">
        <w:rPr>
          <w:rFonts w:cstheme="minorHAnsi"/>
          <w:shd w:val="clear" w:color="auto" w:fill="FFFFFF"/>
        </w:rPr>
        <w:t xml:space="preserve"> </w:t>
      </w:r>
      <w:r w:rsidRPr="00BC448D">
        <w:rPr>
          <w:rFonts w:cstheme="minorHAnsi"/>
          <w:shd w:val="clear" w:color="auto" w:fill="FFFFFF"/>
        </w:rPr>
        <w:t xml:space="preserve">investigated the </w:t>
      </w:r>
      <w:r w:rsidRPr="00BC448D" w:rsidR="00F01D97">
        <w:rPr>
          <w:rFonts w:cstheme="minorHAnsi"/>
          <w:shd w:val="clear" w:color="auto" w:fill="FFFFFF"/>
        </w:rPr>
        <w:t xml:space="preserve">performance </w:t>
      </w:r>
      <w:r w:rsidRPr="00BC448D">
        <w:rPr>
          <w:rFonts w:cstheme="minorHAnsi"/>
          <w:shd w:val="clear" w:color="auto" w:fill="FFFFFF"/>
        </w:rPr>
        <w:t xml:space="preserve">of AF burden according to ICM </w:t>
      </w:r>
      <w:r w:rsidR="00303128">
        <w:rPr>
          <w:rFonts w:cstheme="minorHAnsi"/>
          <w:shd w:val="clear" w:color="auto" w:fill="FFFFFF"/>
        </w:rPr>
        <w:t xml:space="preserve">implant </w:t>
      </w:r>
      <w:r w:rsidRPr="00BC448D">
        <w:rPr>
          <w:rFonts w:cstheme="minorHAnsi"/>
          <w:shd w:val="clear" w:color="auto" w:fill="FFFFFF"/>
        </w:rPr>
        <w:t xml:space="preserve">indication and </w:t>
      </w:r>
      <w:r w:rsidR="00303128">
        <w:rPr>
          <w:rFonts w:cstheme="minorHAnsi"/>
          <w:shd w:val="clear" w:color="auto" w:fill="FFFFFF"/>
        </w:rPr>
        <w:t xml:space="preserve">duration of AF </w:t>
      </w:r>
      <w:r w:rsidRPr="00BC448D">
        <w:rPr>
          <w:rFonts w:cstheme="minorHAnsi"/>
          <w:shd w:val="clear" w:color="auto" w:fill="FFFFFF"/>
        </w:rPr>
        <w:t>episode</w:t>
      </w:r>
      <w:r w:rsidR="00303128">
        <w:rPr>
          <w:rFonts w:cstheme="minorHAnsi"/>
          <w:shd w:val="clear" w:color="auto" w:fill="FFFFFF"/>
        </w:rPr>
        <w:t>s</w:t>
      </w:r>
      <w:r w:rsidRPr="00BC448D">
        <w:rPr>
          <w:rFonts w:cstheme="minorHAnsi"/>
          <w:shd w:val="clear" w:color="auto" w:fill="FFFFFF"/>
        </w:rPr>
        <w:t xml:space="preserve">.  </w:t>
      </w:r>
      <w:r w:rsidRPr="00BC448D">
        <w:rPr>
          <w:rFonts w:cstheme="minorHAnsi"/>
        </w:rPr>
        <w:t xml:space="preserve">Statistical analysis was performed using R </w:t>
      </w:r>
      <w:r w:rsidRPr="00BC448D" w:rsidR="005E1DCB">
        <w:rPr>
          <w:rFonts w:cstheme="minorHAnsi"/>
        </w:rPr>
        <w:t xml:space="preserve">Statistical Software </w:t>
      </w:r>
      <w:r w:rsidRPr="00BC448D">
        <w:rPr>
          <w:rFonts w:cstheme="minorHAnsi"/>
        </w:rPr>
        <w:t>version 4.0.3.</w:t>
      </w:r>
      <w:r w:rsidRPr="00BC448D" w:rsidR="007A408E">
        <w:rPr>
          <w:rFonts w:cstheme="minorHAnsi"/>
        </w:rPr>
        <w:t xml:space="preserve"> Categorical variables were evaluated for associations using the Fisher's exact test. Non-parametric data from independent groups were compared using the Wilcoxon rank-sum test, while </w:t>
      </w:r>
      <w:r w:rsidR="00303128">
        <w:rPr>
          <w:rFonts w:cstheme="minorHAnsi"/>
        </w:rPr>
        <w:t xml:space="preserve">paired </w:t>
      </w:r>
      <w:r w:rsidRPr="00E30DD4" w:rsidR="00303128">
        <w:rPr>
          <w:rFonts w:cstheme="minorHAnsi"/>
        </w:rPr>
        <w:t>t</w:t>
      </w:r>
      <w:r w:rsidR="00303128">
        <w:rPr>
          <w:rFonts w:cstheme="minorHAnsi"/>
        </w:rPr>
        <w:t xml:space="preserve">-tests were used for </w:t>
      </w:r>
      <w:r w:rsidRPr="00303128" w:rsidR="007A408E">
        <w:rPr>
          <w:rFonts w:cstheme="minorHAnsi"/>
        </w:rPr>
        <w:t>parametric</w:t>
      </w:r>
      <w:r w:rsidRPr="00BC448D" w:rsidR="007A408E">
        <w:rPr>
          <w:rFonts w:cstheme="minorHAnsi"/>
        </w:rPr>
        <w:t xml:space="preserve"> data from dependent groups.</w:t>
      </w:r>
      <w:bookmarkEnd w:id="12"/>
    </w:p>
    <w:p w:rsidR="000F34E8" w:rsidRPr="00BC448D" w:rsidP="000F34E8" w14:paraId="7A55EE66" w14:textId="77777777">
      <w:pPr>
        <w:spacing w:after="240" w:line="480" w:lineRule="auto"/>
        <w:jc w:val="left"/>
        <w:rPr>
          <w:b/>
          <w:bCs/>
        </w:rPr>
      </w:pPr>
      <w:r w:rsidRPr="00BC448D">
        <w:rPr>
          <w:b/>
          <w:bCs/>
        </w:rPr>
        <w:t>RESULTS</w:t>
      </w:r>
    </w:p>
    <w:p w:rsidR="000F34E8" w:rsidRPr="00E30DD4" w:rsidP="000F34E8" w14:paraId="4DA7C1BB" w14:textId="620D4B43">
      <w:pPr>
        <w:spacing w:line="480" w:lineRule="auto"/>
        <w:rPr>
          <w:b/>
          <w:bCs/>
        </w:rPr>
      </w:pPr>
      <w:r>
        <w:t>Between</w:t>
      </w:r>
      <w:r w:rsidRPr="00BC448D">
        <w:t xml:space="preserve"> </w:t>
      </w:r>
      <w:r w:rsidRPr="00BC448D">
        <w:t>August 2018 to August 2021, 232 consecutive patients met the inclusion criteria</w:t>
      </w:r>
      <w:r>
        <w:t>.</w:t>
      </w:r>
      <w:r w:rsidRPr="00BC448D">
        <w:t xml:space="preserve"> </w:t>
      </w:r>
      <w:r>
        <w:t>A</w:t>
      </w:r>
      <w:r w:rsidRPr="00BC448D">
        <w:t xml:space="preserve"> total of 16,230 individual recordings were reviewed</w:t>
      </w:r>
      <w:r>
        <w:t xml:space="preserve">, demonstrating excellent </w:t>
      </w:r>
      <w:r w:rsidR="004268DF">
        <w:t>i</w:t>
      </w:r>
      <w:r w:rsidRPr="00BC448D">
        <w:t xml:space="preserve">ntra- and inter-observer </w:t>
      </w:r>
      <w:r>
        <w:t>agreement</w:t>
      </w:r>
      <w:r w:rsidRPr="00BC448D" w:rsidR="004A053C">
        <w:t xml:space="preserve"> with</w:t>
      </w:r>
      <w:r w:rsidRPr="00BC448D">
        <w:t xml:space="preserve"> Cohen’s Kappa </w:t>
      </w:r>
      <w:r>
        <w:t xml:space="preserve">values </w:t>
      </w:r>
      <w:r w:rsidRPr="00BC448D">
        <w:t xml:space="preserve">of 0.85 and 0.87, respectively. </w:t>
      </w:r>
      <w:bookmarkStart w:id="14" w:name="_Hlk136355541"/>
      <w:r>
        <w:t xml:space="preserve">The patient population was </w:t>
      </w:r>
      <w:r>
        <w:t>predominantly  male</w:t>
      </w:r>
      <w:r>
        <w:t xml:space="preserve"> (46%), with a </w:t>
      </w:r>
      <w:r w:rsidRPr="00BC448D" w:rsidR="007A408E">
        <w:t xml:space="preserve">median age </w:t>
      </w:r>
      <w:r>
        <w:t xml:space="preserve">of </w:t>
      </w:r>
      <w:r w:rsidRPr="00BC448D">
        <w:t xml:space="preserve"> </w:t>
      </w:r>
      <w:r w:rsidRPr="00BC448D" w:rsidR="007A408E">
        <w:t xml:space="preserve">67 </w:t>
      </w:r>
      <w:r>
        <w:t xml:space="preserve"> years </w:t>
      </w:r>
      <w:r w:rsidRPr="00BC448D" w:rsidR="007A408E">
        <w:t>(interquartile range [IQR]: 56-77)</w:t>
      </w:r>
      <w:r w:rsidRPr="00BC448D" w:rsidR="00D60C75">
        <w:t>,</w:t>
      </w:r>
      <w:r w:rsidRPr="00BC448D" w:rsidR="007A408E">
        <w:t xml:space="preserve"> </w:t>
      </w:r>
      <w:r w:rsidRPr="00BC448D">
        <w:t xml:space="preserve">and </w:t>
      </w:r>
      <w:r>
        <w:t>a</w:t>
      </w:r>
      <w:r w:rsidRPr="00BC448D">
        <w:t xml:space="preserve"> </w:t>
      </w:r>
      <w:r w:rsidRPr="00BC448D">
        <w:t xml:space="preserve">median duration of follow-up was 18 </w:t>
      </w:r>
      <w:r w:rsidRPr="00BC448D">
        <w:t xml:space="preserve">months </w:t>
      </w:r>
      <w:r w:rsidRPr="00BC448D">
        <w:t>(</w:t>
      </w:r>
      <w:r>
        <w:t xml:space="preserve">IQR: </w:t>
      </w:r>
      <w:r w:rsidRPr="00BC448D">
        <w:t>10-22)</w:t>
      </w:r>
      <w:bookmarkEnd w:id="14"/>
      <w:r w:rsidRPr="00BC448D">
        <w:t xml:space="preserve">. R-wave amplitude remained stable with no significant changes from initial implant to end of follow-up </w:t>
      </w:r>
      <w:r w:rsidRPr="00BC448D" w:rsidR="00BF109E">
        <w:t>(0.52</w:t>
      </w:r>
      <w:r w:rsidRPr="00BC448D" w:rsidR="00BF109E">
        <w:rPr>
          <w:rFonts w:cstheme="minorHAnsi"/>
        </w:rPr>
        <w:t>±</w:t>
      </w:r>
      <w:r w:rsidRPr="00BC448D" w:rsidR="00BF109E">
        <w:t>0.27 mV vs 0.54</w:t>
      </w:r>
      <w:r w:rsidRPr="00BC448D" w:rsidR="00BF109E">
        <w:rPr>
          <w:rFonts w:cstheme="minorHAnsi"/>
        </w:rPr>
        <w:t>±</w:t>
      </w:r>
      <w:r w:rsidRPr="00BC448D" w:rsidR="00BF109E">
        <w:t xml:space="preserve"> 0.29 mV, p=0.10</w:t>
      </w:r>
      <w:r w:rsidRPr="00BC448D">
        <w:t xml:space="preserve">). Implant indications are depicted in </w:t>
      </w:r>
      <w:r w:rsidRPr="00BC448D">
        <w:rPr>
          <w:i/>
          <w:iCs/>
        </w:rPr>
        <w:t>Table 1</w:t>
      </w:r>
      <w:r w:rsidRPr="00BC448D">
        <w:t>. The median episode duration was 14</w:t>
      </w:r>
      <w:r w:rsidR="00594EA8">
        <w:t xml:space="preserve"> </w:t>
      </w:r>
      <w:r w:rsidRPr="00BC448D" w:rsidR="00594EA8">
        <w:t>minutes</w:t>
      </w:r>
      <w:r w:rsidRPr="00BC448D">
        <w:t xml:space="preserve"> (</w:t>
      </w:r>
      <w:r w:rsidRPr="00BC448D" w:rsidR="00BF109E">
        <w:t xml:space="preserve">IQR: </w:t>
      </w:r>
      <w:r w:rsidRPr="00BC448D">
        <w:t>9-32)</w:t>
      </w:r>
      <w:r w:rsidRPr="00BC448D" w:rsidR="005F68BE">
        <w:t>,</w:t>
      </w:r>
      <w:r w:rsidRPr="00BC448D">
        <w:t xml:space="preserve"> and only</w:t>
      </w:r>
      <w:r w:rsidR="00594EA8">
        <w:t xml:space="preserve"> 15.1% (</w:t>
      </w:r>
      <w:r w:rsidRPr="00BC448D">
        <w:t>2,442 episodes</w:t>
      </w:r>
      <w:r w:rsidR="00594EA8">
        <w:t>) exceeding 1 hour</w:t>
      </w:r>
      <w:r w:rsidRPr="00BC448D">
        <w:t xml:space="preserve"> in 76 patients. </w:t>
      </w:r>
      <w:r w:rsidR="00594EA8">
        <w:t xml:space="preserve">Notably, nearly </w:t>
      </w:r>
      <w:r w:rsidRPr="00BC448D">
        <w:t>half of the</w:t>
      </w:r>
      <w:r w:rsidR="00594EA8">
        <w:t>se extended episodes originated from a small subset of patients (2.6%) whose Confirm Rx® ICM were implanted to manage AF.</w:t>
      </w:r>
      <w:r w:rsidRPr="00BC448D">
        <w:t xml:space="preserve"> </w:t>
      </w:r>
      <w:r w:rsidR="00AC7263">
        <w:t xml:space="preserve">The distribution of age and sex according to implant indication is presented in </w:t>
      </w:r>
      <w:r w:rsidRPr="00193F50" w:rsidR="00AC7263">
        <w:rPr>
          <w:i/>
          <w:iCs/>
        </w:rPr>
        <w:t>Table S2.</w:t>
      </w:r>
    </w:p>
    <w:p w:rsidR="00594EA8" w:rsidP="000F34E8" w14:paraId="0AF7874E" w14:textId="3D864B76">
      <w:pPr>
        <w:spacing w:line="480" w:lineRule="auto"/>
      </w:pPr>
      <w:r w:rsidRPr="00BC448D">
        <w:t>Overall, the gross PPV was 75.0%</w:t>
      </w:r>
      <w:r w:rsidRPr="00BC448D" w:rsidR="0001759F">
        <w:t>,</w:t>
      </w:r>
      <w:r w:rsidRPr="00BC448D">
        <w:t xml:space="preserve"> and patient-averaged PPV was 67.0% for AF</w:t>
      </w:r>
      <w:r w:rsidRPr="00BC448D">
        <w:rPr>
          <w:rFonts w:cstheme="minorHAnsi"/>
        </w:rPr>
        <w:t>≥</w:t>
      </w:r>
      <w:r w:rsidRPr="00BC448D">
        <w:t xml:space="preserve"> 6 minutes (Table 2).  Diagnostic performance (gross PPV) increased with progressively longer AF episodes: 88.0% for ≥ 1 hours, 97.3% for ≥ 6 hours, 99.2% </w:t>
      </w:r>
      <w:r w:rsidRPr="00BC448D" w:rsidR="00BF109E">
        <w:t>≥</w:t>
      </w:r>
      <w:r w:rsidRPr="00BC448D">
        <w:t xml:space="preserve"> 12 hours and 100% for ≥ 24 hours </w:t>
      </w:r>
      <w:r w:rsidRPr="00BC448D" w:rsidR="00992AB5">
        <w:t>(graphical abstract</w:t>
      </w:r>
      <w:r w:rsidRPr="00BC448D">
        <w:t xml:space="preserve">). The AF </w:t>
      </w:r>
      <w:r w:rsidRPr="00BC448D">
        <w:t>management cohort</w:t>
      </w:r>
      <w:r>
        <w:t xml:space="preserve">, despite </w:t>
      </w:r>
      <w:r>
        <w:t xml:space="preserve">having </w:t>
      </w:r>
      <w:r w:rsidRPr="00BC448D">
        <w:t xml:space="preserve"> the</w:t>
      </w:r>
      <w:r w:rsidRPr="00BC448D">
        <w:t xml:space="preserve"> lowest rate of monthly recordings per patient (1.6)</w:t>
      </w:r>
      <w:r>
        <w:t xml:space="preserve">, exhibited a </w:t>
      </w:r>
      <w:r w:rsidRPr="00BC448D">
        <w:t xml:space="preserve">significantly higher PPV </w:t>
      </w:r>
      <w:r>
        <w:t>(</w:t>
      </w:r>
      <w:r w:rsidRPr="00BC448D">
        <w:t>95.5% True-AF episodes</w:t>
      </w:r>
      <w:r>
        <w:t>) compared to other groups</w:t>
      </w:r>
      <w:r w:rsidRPr="00BC448D">
        <w:t xml:space="preserve"> (p&lt;0.001) (Figure </w:t>
      </w:r>
      <w:r w:rsidRPr="00BC448D" w:rsidR="00FF1A55">
        <w:t>S2</w:t>
      </w:r>
      <w:r w:rsidRPr="00BC448D">
        <w:t xml:space="preserve">). </w:t>
      </w:r>
      <w:r>
        <w:t xml:space="preserve"> Conversely,</w:t>
      </w:r>
      <w:r w:rsidRPr="00594EA8">
        <w:t xml:space="preserve"> </w:t>
      </w:r>
      <w:r>
        <w:t xml:space="preserve">the Palpitations (56.3% PPV) and Suspected AF (44.0% PPV) cohorts had the lowest PPV but a substantially higher frequency of monthly recordings (5.1 and 5.8 recordings/patient/month, respectively) (Table </w:t>
      </w:r>
      <w:r w:rsidR="00054F0B">
        <w:t>3</w:t>
      </w:r>
      <w:r>
        <w:t xml:space="preserve"> and Figure S1). </w:t>
      </w:r>
      <w:bookmarkStart w:id="15" w:name="_Hlk136355664"/>
      <w:r>
        <w:t xml:space="preserve">Importantly, despite variations in PPV between cohorts, the overall trend of improved performance with increasing episode duration remained consistent across all groups (graphical abstract and Table </w:t>
      </w:r>
      <w:r w:rsidR="00054F0B">
        <w:t>S3</w:t>
      </w:r>
      <w:r>
        <w:t>).</w:t>
      </w:r>
    </w:p>
    <w:p w:rsidR="00F8089B" w:rsidP="000F34E8" w14:paraId="3ED7A9F9" w14:textId="3CBE9993">
      <w:pPr>
        <w:spacing w:line="480" w:lineRule="auto"/>
      </w:pPr>
      <w:r w:rsidRPr="00BC448D">
        <w:t xml:space="preserve">We found a </w:t>
      </w:r>
      <w:r w:rsidRPr="00BC448D" w:rsidR="00AC72AC">
        <w:t>sex</w:t>
      </w:r>
      <w:r w:rsidRPr="00BC448D">
        <w:t xml:space="preserve">-based difference in both R-wave amplitude and </w:t>
      </w:r>
      <w:r>
        <w:t>diagnostic accuracy</w:t>
      </w:r>
      <w:r w:rsidRPr="00BC448D" w:rsidR="00315811">
        <w:t xml:space="preserve">. Men exhibited a statistically higher median R-wave amplitude </w:t>
      </w:r>
      <w:r>
        <w:t>(</w:t>
      </w:r>
      <w:r w:rsidRPr="00BC448D" w:rsidR="00315811">
        <w:t>0.65 mV</w:t>
      </w:r>
      <w:r>
        <w:t>)</w:t>
      </w:r>
      <w:r w:rsidR="004268DF">
        <w:t xml:space="preserve"> </w:t>
      </w:r>
      <w:r>
        <w:t>compared to women (</w:t>
      </w:r>
      <w:r w:rsidRPr="00BC448D" w:rsidR="00315811">
        <w:t>0.41 mV</w:t>
      </w:r>
      <w:r>
        <w:t>)</w:t>
      </w:r>
      <w:r w:rsidRPr="00BC448D" w:rsidR="00315811">
        <w:t xml:space="preserve">. </w:t>
      </w:r>
      <w:r>
        <w:t xml:space="preserve">This difference correlated with performance, as men </w:t>
      </w:r>
      <w:r w:rsidR="00A650FD">
        <w:t>had overall</w:t>
      </w:r>
      <w:r>
        <w:t xml:space="preserve"> higher PPV for AF detection (83.8%) compared to women (64.3%) (Figure 1).</w:t>
      </w:r>
      <w:r w:rsidRPr="00BC448D" w:rsidR="00FF1A55">
        <w:t xml:space="preserve"> A noticeable trend of increasing</w:t>
      </w:r>
      <w:r w:rsidRPr="00BC448D" w:rsidR="003425DB">
        <w:t xml:space="preserve"> gross PPV</w:t>
      </w:r>
      <w:r w:rsidRPr="00BC448D" w:rsidR="00FF1A55">
        <w:t xml:space="preserve"> was observed with increments of 0.2 mV in R-wave amplitude (Table S</w:t>
      </w:r>
      <w:r w:rsidR="00054F0B">
        <w:t>4</w:t>
      </w:r>
      <w:r w:rsidRPr="00BC448D" w:rsidR="00FF1A55">
        <w:t xml:space="preserve"> and Figure S</w:t>
      </w:r>
      <w:r w:rsidR="00534D87">
        <w:t>2</w:t>
      </w:r>
      <w:r w:rsidRPr="00BC448D" w:rsidR="00FF1A55">
        <w:t xml:space="preserve">). </w:t>
      </w:r>
      <w:r>
        <w:t xml:space="preserve">Episodes with R-wave amplitudes below 0.2 mV had the lowest PPV (53.2%), while those exceeding 1.2 mV achieved a perfect PPV (100%). Further details on PPV and age categories are provided </w:t>
      </w:r>
      <w:r w:rsidRPr="00193F50">
        <w:rPr>
          <w:i/>
          <w:iCs/>
        </w:rPr>
        <w:t>in Table S</w:t>
      </w:r>
      <w:r w:rsidR="00403842">
        <w:rPr>
          <w:i/>
          <w:iCs/>
        </w:rPr>
        <w:t>5</w:t>
      </w:r>
      <w:r>
        <w:t xml:space="preserve"> and </w:t>
      </w:r>
      <w:r w:rsidRPr="00193F50">
        <w:rPr>
          <w:i/>
          <w:iCs/>
        </w:rPr>
        <w:t>Figures S</w:t>
      </w:r>
      <w:r w:rsidR="00403842">
        <w:rPr>
          <w:i/>
          <w:iCs/>
        </w:rPr>
        <w:t>3</w:t>
      </w:r>
      <w:r w:rsidRPr="00193F50">
        <w:rPr>
          <w:i/>
          <w:iCs/>
        </w:rPr>
        <w:t>-S5</w:t>
      </w:r>
      <w:r>
        <w:t>.</w:t>
      </w:r>
      <w:bookmarkEnd w:id="15"/>
    </w:p>
    <w:p w:rsidR="00AC7263" w:rsidP="000F34E8" w14:paraId="4DD2F7D1" w14:textId="5BDB6401">
      <w:pPr>
        <w:spacing w:line="480" w:lineRule="auto"/>
      </w:pPr>
      <w:r w:rsidRPr="00BC448D">
        <w:t>A quarter (4</w:t>
      </w:r>
      <w:r w:rsidRPr="00BC448D" w:rsidR="005F68BE">
        <w:t>,</w:t>
      </w:r>
      <w:r w:rsidRPr="00BC448D">
        <w:t xml:space="preserve">074) of all episodes classified as AF by the Confirm Rx™ were FP detections in 162 </w:t>
      </w:r>
      <w:r w:rsidRPr="00BC448D" w:rsidR="005F68BE">
        <w:t xml:space="preserve">(69.8%) </w:t>
      </w:r>
      <w:r w:rsidRPr="00BC448D">
        <w:t xml:space="preserve">patients. Atrial and ventricular ectopy accounted for approximately half (51.0%) of FP episodes, followed by oversensing (19.7%) and combination of mechanisms (26.4%) (Figure </w:t>
      </w:r>
      <w:r w:rsidRPr="00BC448D" w:rsidR="00CD6E69">
        <w:t>2A</w:t>
      </w:r>
      <w:r w:rsidRPr="00BC448D">
        <w:t xml:space="preserve">). </w:t>
      </w:r>
      <w:bookmarkStart w:id="16" w:name="_Hlk168982509"/>
      <w:bookmarkStart w:id="17" w:name="_Hlk170105719"/>
      <w:r w:rsidRPr="00207B2C" w:rsidR="00CD23F1">
        <w:rPr>
          <w:rFonts w:ascii="Calibri" w:eastAsia="Times New Roman" w:hAnsi="Calibri" w:cs="Calibri"/>
          <w:lang w:eastAsia="en-GB"/>
        </w:rPr>
        <w:t>The</w:t>
      </w:r>
      <w:r w:rsidR="00A650FD">
        <w:rPr>
          <w:rFonts w:ascii="Calibri" w:eastAsia="Times New Roman" w:hAnsi="Calibri" w:cs="Calibri"/>
          <w:lang w:eastAsia="en-GB"/>
        </w:rPr>
        <w:t xml:space="preserve">re </w:t>
      </w:r>
      <w:r w:rsidR="00404EB1">
        <w:rPr>
          <w:rFonts w:ascii="Calibri" w:eastAsia="Times New Roman" w:hAnsi="Calibri" w:cs="Calibri"/>
          <w:lang w:eastAsia="en-GB"/>
        </w:rPr>
        <w:t>w</w:t>
      </w:r>
      <w:r w:rsidR="00A650FD">
        <w:rPr>
          <w:rFonts w:ascii="Calibri" w:eastAsia="Times New Roman" w:hAnsi="Calibri" w:cs="Calibri"/>
          <w:lang w:eastAsia="en-GB"/>
        </w:rPr>
        <w:t>a</w:t>
      </w:r>
      <w:r w:rsidR="00404EB1">
        <w:rPr>
          <w:rFonts w:ascii="Calibri" w:eastAsia="Times New Roman" w:hAnsi="Calibri" w:cs="Calibri"/>
          <w:lang w:eastAsia="en-GB"/>
        </w:rPr>
        <w:t>s</w:t>
      </w:r>
      <w:r w:rsidR="00A650FD">
        <w:rPr>
          <w:rFonts w:ascii="Calibri" w:eastAsia="Times New Roman" w:hAnsi="Calibri" w:cs="Calibri"/>
          <w:lang w:eastAsia="en-GB"/>
        </w:rPr>
        <w:t xml:space="preserve"> statistically significant difference in the rate </w:t>
      </w:r>
      <w:r w:rsidR="00404EB1">
        <w:rPr>
          <w:rFonts w:ascii="Calibri" w:eastAsia="Times New Roman" w:hAnsi="Calibri" w:cs="Calibri"/>
          <w:lang w:eastAsia="en-GB"/>
        </w:rPr>
        <w:t xml:space="preserve">and distribution of </w:t>
      </w:r>
      <w:r w:rsidR="00A650FD">
        <w:rPr>
          <w:rFonts w:ascii="Calibri" w:eastAsia="Times New Roman" w:hAnsi="Calibri" w:cs="Calibri"/>
          <w:lang w:eastAsia="en-GB"/>
        </w:rPr>
        <w:t xml:space="preserve">FP episodes according to </w:t>
      </w:r>
      <w:r w:rsidR="00643C09">
        <w:rPr>
          <w:rFonts w:ascii="Calibri" w:eastAsia="Times New Roman" w:hAnsi="Calibri" w:cs="Calibri"/>
          <w:lang w:eastAsia="en-GB"/>
        </w:rPr>
        <w:t xml:space="preserve">implant indication </w:t>
      </w:r>
      <w:r w:rsidR="00054F0B">
        <w:rPr>
          <w:rFonts w:ascii="Calibri" w:eastAsia="Times New Roman" w:hAnsi="Calibri" w:cs="Calibri"/>
          <w:lang w:eastAsia="en-GB"/>
        </w:rPr>
        <w:t>(Table S6, Figure S</w:t>
      </w:r>
      <w:r w:rsidR="00403842">
        <w:rPr>
          <w:rFonts w:ascii="Calibri" w:eastAsia="Times New Roman" w:hAnsi="Calibri" w:cs="Calibri"/>
          <w:lang w:eastAsia="en-GB"/>
        </w:rPr>
        <w:t>7)</w:t>
      </w:r>
      <w:r w:rsidRPr="00207B2C" w:rsidR="00CD23F1">
        <w:rPr>
          <w:rFonts w:ascii="Calibri" w:eastAsia="Times New Roman" w:hAnsi="Calibri" w:cs="Calibri"/>
          <w:lang w:eastAsia="en-GB"/>
        </w:rPr>
        <w:t xml:space="preserve">. Oversensing was responsible for 87.5% of false positives </w:t>
      </w:r>
      <w:r w:rsidR="00643C09">
        <w:rPr>
          <w:rFonts w:ascii="Calibri" w:eastAsia="Times New Roman" w:hAnsi="Calibri" w:cs="Calibri"/>
          <w:lang w:eastAsia="en-GB"/>
        </w:rPr>
        <w:t xml:space="preserve">episodes </w:t>
      </w:r>
      <w:r w:rsidRPr="00207B2C" w:rsidR="00CD23F1">
        <w:rPr>
          <w:rFonts w:ascii="Calibri" w:eastAsia="Times New Roman" w:hAnsi="Calibri" w:cs="Calibri"/>
          <w:lang w:eastAsia="en-GB"/>
        </w:rPr>
        <w:t xml:space="preserve">in patients with Confirm Rx for suspected AF. However, for all other implant indications, the predominant source was ectopy, accounting for at least half of the false-positive episodes </w:t>
      </w:r>
      <w:r w:rsidR="00193F50">
        <w:rPr>
          <w:rFonts w:ascii="Calibri" w:eastAsia="Times New Roman" w:hAnsi="Calibri" w:cs="Calibri"/>
          <w:lang w:eastAsia="en-GB"/>
        </w:rPr>
        <w:t xml:space="preserve">observed </w:t>
      </w:r>
      <w:r w:rsidRPr="00207B2C" w:rsidR="00CD23F1">
        <w:rPr>
          <w:rFonts w:ascii="Calibri" w:eastAsia="Times New Roman" w:hAnsi="Calibri" w:cs="Calibri"/>
          <w:lang w:eastAsia="en-GB"/>
        </w:rPr>
        <w:t>(Figure S</w:t>
      </w:r>
      <w:r w:rsidR="00403842">
        <w:rPr>
          <w:rFonts w:ascii="Calibri" w:eastAsia="Times New Roman" w:hAnsi="Calibri" w:cs="Calibri"/>
          <w:lang w:eastAsia="en-GB"/>
        </w:rPr>
        <w:t>7</w:t>
      </w:r>
      <w:r w:rsidRPr="00207B2C" w:rsidR="00CD23F1">
        <w:rPr>
          <w:rFonts w:ascii="Calibri" w:eastAsia="Times New Roman" w:hAnsi="Calibri" w:cs="Calibri"/>
          <w:lang w:eastAsia="en-GB"/>
        </w:rPr>
        <w:t>)</w:t>
      </w:r>
      <w:bookmarkEnd w:id="16"/>
      <w:r w:rsidR="00CD23F1">
        <w:rPr>
          <w:rFonts w:ascii="Calibri" w:eastAsia="Times New Roman" w:hAnsi="Calibri" w:cs="Calibri"/>
          <w:lang w:eastAsia="en-GB"/>
        </w:rPr>
        <w:t>.</w:t>
      </w:r>
      <w:r w:rsidRPr="00BC448D">
        <w:t xml:space="preserve"> </w:t>
      </w:r>
      <w:r w:rsidRPr="00BC448D" w:rsidR="00054F0B">
        <w:t xml:space="preserve">Examples can be found in </w:t>
      </w:r>
      <w:r w:rsidRPr="00193F50" w:rsidR="00054F0B">
        <w:rPr>
          <w:i/>
          <w:iCs/>
        </w:rPr>
        <w:t>Figures S</w:t>
      </w:r>
      <w:r w:rsidRPr="00193F50" w:rsidR="00643C09">
        <w:rPr>
          <w:i/>
          <w:iCs/>
        </w:rPr>
        <w:t>9</w:t>
      </w:r>
      <w:r w:rsidRPr="00193F50" w:rsidR="00054F0B">
        <w:rPr>
          <w:i/>
          <w:iCs/>
        </w:rPr>
        <w:t>-S1</w:t>
      </w:r>
      <w:bookmarkEnd w:id="17"/>
      <w:r w:rsidRPr="00193F50" w:rsidR="00643C09">
        <w:rPr>
          <w:i/>
          <w:iCs/>
        </w:rPr>
        <w:t>3.</w:t>
      </w:r>
    </w:p>
    <w:p w:rsidR="00F8089B" w:rsidP="000F34E8" w14:paraId="341950E4" w14:textId="6767328B">
      <w:pPr>
        <w:spacing w:line="480" w:lineRule="auto"/>
      </w:pPr>
      <w:r w:rsidRPr="00BC448D">
        <w:t>The Confirm</w:t>
      </w:r>
      <w:r w:rsidRPr="00BC448D" w:rsidR="00A365F6">
        <w:t xml:space="preserve"> </w:t>
      </w:r>
      <w:r w:rsidRPr="00BC448D">
        <w:t xml:space="preserve">Rx™ performance was </w:t>
      </w:r>
      <w:r>
        <w:t>lower</w:t>
      </w:r>
      <w:r w:rsidRPr="00BC448D">
        <w:t xml:space="preserve"> </w:t>
      </w:r>
      <w:r w:rsidRPr="00BC448D">
        <w:t>during tachycardic (mean heart rate&gt;100 bpm) episodes (52.1% vs 20.0%</w:t>
      </w:r>
      <w:r w:rsidR="00CD23F1">
        <w:t>, p&lt;0.01</w:t>
      </w:r>
      <w:r w:rsidRPr="00BC448D" w:rsidR="00EF4626">
        <w:t xml:space="preserve">; </w:t>
      </w:r>
      <w:r w:rsidRPr="00BC448D">
        <w:t xml:space="preserve">Figure </w:t>
      </w:r>
      <w:r w:rsidR="00403842">
        <w:t>2</w:t>
      </w:r>
      <w:r w:rsidRPr="00BC448D">
        <w:t>B)</w:t>
      </w:r>
      <w:r w:rsidR="00CD23F1">
        <w:t>.</w:t>
      </w:r>
      <w:r w:rsidRPr="00BC448D" w:rsidR="00EF4626">
        <w:t xml:space="preserve"> </w:t>
      </w:r>
      <w:r>
        <w:t xml:space="preserve">T-wave oversensing emerged as the primary culprit for FP detections during tachycardia, particularly in cases of atrial tachycardia/flutter with </w:t>
      </w:r>
      <w:r>
        <w:t xml:space="preserve">rapid ventricular </w:t>
      </w:r>
      <w:r>
        <w:t>response. Interestingly, despite the inclusion of a new P-wave discriminator in the AF detection algorithm, atrial and ventricular ectopy remained the leading cause (70.8%) of FP events in non-tachycardic episodes.</w:t>
      </w:r>
    </w:p>
    <w:p w:rsidR="000F34E8" w:rsidRPr="00BC448D" w:rsidP="000F34E8" w14:paraId="101BDE95" w14:textId="1EC96D43">
      <w:pPr>
        <w:spacing w:line="480" w:lineRule="auto"/>
      </w:pPr>
      <w:r>
        <w:t>During the follow-up of 325 patient-years, a</w:t>
      </w:r>
      <w:r w:rsidRPr="00BC448D">
        <w:t xml:space="preserve"> total of 26,137 hours of AF </w:t>
      </w:r>
      <w:r>
        <w:t xml:space="preserve">episodes </w:t>
      </w:r>
      <w:r w:rsidRPr="00BC448D">
        <w:t>were recorded</w:t>
      </w:r>
      <w:r>
        <w:t>,</w:t>
      </w:r>
      <w:r w:rsidRPr="00BC448D">
        <w:t xml:space="preserve"> </w:t>
      </w:r>
      <w:r>
        <w:t xml:space="preserve">translating to an overall </w:t>
      </w:r>
      <w:r w:rsidRPr="00BC448D">
        <w:t>AF burden of 0.9</w:t>
      </w:r>
      <w:r w:rsidRPr="00BC448D" w:rsidR="003067A3">
        <w:t>2</w:t>
      </w:r>
      <w:r w:rsidRPr="00BC448D">
        <w:t>%</w:t>
      </w:r>
      <w:r w:rsidRPr="00BC448D" w:rsidR="00B226F3">
        <w:t xml:space="preserve">. </w:t>
      </w:r>
      <w:r w:rsidRPr="00A42FBE" w:rsidR="00A42FBE">
        <w:t xml:space="preserve">However, a breakdown of these episodes revealed that 24,404 hours (or 0.86% of the follow-up) represented true AF ("True-AF" burden), with an </w:t>
      </w:r>
      <w:r w:rsidR="00A42FBE">
        <w:t xml:space="preserve">AF burden precision </w:t>
      </w:r>
      <w:r w:rsidRPr="00A42FBE" w:rsidR="00A42FBE">
        <w:t>of 93.3%</w:t>
      </w:r>
      <w:r w:rsidR="00A42FBE">
        <w:t xml:space="preserve">. </w:t>
      </w:r>
      <w:r w:rsidRPr="00BC448D" w:rsidR="003067A3">
        <w:t>The</w:t>
      </w:r>
      <w:r w:rsidRPr="00BC448D">
        <w:t xml:space="preserve"> </w:t>
      </w:r>
      <w:r>
        <w:t>majority of</w:t>
      </w:r>
      <w:r>
        <w:t xml:space="preserve"> </w:t>
      </w:r>
      <w:r w:rsidRPr="00BC448D">
        <w:t xml:space="preserve">AF episodes </w:t>
      </w:r>
      <w:r>
        <w:t xml:space="preserve">(84.5%) </w:t>
      </w:r>
      <w:r w:rsidRPr="00BC448D">
        <w:t>were shorter than 1</w:t>
      </w:r>
      <w:r>
        <w:t>h, and while approximately a quarter of these were classified as FP, their</w:t>
      </w:r>
      <w:r w:rsidRPr="00BC448D">
        <w:t xml:space="preserve"> contribution towards the overall AF burden was </w:t>
      </w:r>
      <w:r w:rsidR="00A42FBE">
        <w:t>minimal</w:t>
      </w:r>
      <w:r w:rsidRPr="00BC448D">
        <w:t xml:space="preserve">. In contrast, AF </w:t>
      </w:r>
      <w:r w:rsidR="00E178E0">
        <w:t xml:space="preserve">episodes </w:t>
      </w:r>
      <w:r w:rsidRPr="00BC448D">
        <w:rPr>
          <w:rFonts w:cstheme="minorHAnsi"/>
        </w:rPr>
        <w:t>≥</w:t>
      </w:r>
      <w:r w:rsidRPr="00BC448D">
        <w:t>3 hours accounted for 76.4% of time</w:t>
      </w:r>
      <w:r w:rsidR="00A42FBE">
        <w:t xml:space="preserve"> spent</w:t>
      </w:r>
      <w:r w:rsidRPr="00BC448D">
        <w:t xml:space="preserve"> in AF</w:t>
      </w:r>
      <w:r w:rsidRPr="00BC448D" w:rsidR="0001759F">
        <w:t>,</w:t>
      </w:r>
      <w:r w:rsidRPr="00BC448D">
        <w:t xml:space="preserve"> </w:t>
      </w:r>
      <w:r w:rsidR="00A42FBE">
        <w:t xml:space="preserve">with a very high </w:t>
      </w:r>
      <w:r w:rsidRPr="00BC448D">
        <w:t>of ‘True-AF’</w:t>
      </w:r>
      <w:r w:rsidR="00A42FBE">
        <w:t xml:space="preserve"> proportion of </w:t>
      </w:r>
      <w:r w:rsidRPr="00BC448D" w:rsidR="00A42FBE">
        <w:t>98.5</w:t>
      </w:r>
      <w:r w:rsidRPr="00BC448D">
        <w:t xml:space="preserve">% (Figure </w:t>
      </w:r>
      <w:r w:rsidRPr="00BC448D" w:rsidR="00A83D49">
        <w:t>3</w:t>
      </w:r>
      <w:r w:rsidRPr="00BC448D">
        <w:t>)</w:t>
      </w:r>
      <w:r w:rsidR="00A42FBE">
        <w:t xml:space="preserve">. </w:t>
      </w:r>
      <w:r w:rsidR="00E30DD4">
        <w:t xml:space="preserve">This </w:t>
      </w:r>
      <w:r w:rsidRPr="00BC448D" w:rsidR="00E30DD4">
        <w:t>explains</w:t>
      </w:r>
      <w:r w:rsidRPr="00BC448D">
        <w:t xml:space="preserve"> the</w:t>
      </w:r>
      <w:r w:rsidR="00A42FBE">
        <w:t xml:space="preserve"> </w:t>
      </w:r>
      <w:r w:rsidR="00A42FBE">
        <w:t xml:space="preserve">observed </w:t>
      </w:r>
      <w:r w:rsidRPr="00BC448D">
        <w:t xml:space="preserve"> high</w:t>
      </w:r>
      <w:r w:rsidRPr="00BC448D">
        <w:t xml:space="preserve"> </w:t>
      </w:r>
      <w:r w:rsidRPr="00BC448D" w:rsidR="0076083E">
        <w:t>performance</w:t>
      </w:r>
      <w:r w:rsidRPr="00BC448D">
        <w:t xml:space="preserve"> of estimated AF burden. The patient-averaged ‘True-AF’ burden was slightly lower at 82.9%.</w:t>
      </w:r>
    </w:p>
    <w:p w:rsidR="000F34E8" w:rsidRPr="00BC448D" w:rsidP="000F34E8" w14:paraId="1836C4C3" w14:textId="3DA1A489">
      <w:pPr>
        <w:spacing w:line="480" w:lineRule="auto"/>
        <w:jc w:val="left"/>
        <w:rPr>
          <w:b/>
          <w:bCs/>
        </w:rPr>
      </w:pPr>
      <w:r w:rsidRPr="00BC448D">
        <w:rPr>
          <w:b/>
          <w:bCs/>
          <w:sz w:val="24"/>
          <w:szCs w:val="24"/>
        </w:rPr>
        <w:t>DISCUSSION</w:t>
      </w:r>
    </w:p>
    <w:p w:rsidR="000F34E8" w:rsidRPr="00BC448D" w:rsidP="000F34E8" w14:paraId="08271D06" w14:textId="2FAE0BA3">
      <w:pPr>
        <w:spacing w:after="120" w:line="480" w:lineRule="auto"/>
        <w:rPr>
          <w:rFonts w:cstheme="minorHAnsi"/>
        </w:rPr>
      </w:pPr>
      <w:r w:rsidRPr="00BC448D">
        <w:t xml:space="preserve">The main findings from this ‘real-world’ study are: (1) </w:t>
      </w:r>
      <w:r w:rsidRPr="00BC448D" w:rsidR="002A4D39">
        <w:t>t</w:t>
      </w:r>
      <w:r w:rsidRPr="00BC448D">
        <w:t xml:space="preserve">he overall diagnostic performance (gross PPV) was 75.0% and was highest with longer AF episodes; </w:t>
      </w:r>
      <w:r w:rsidRPr="00BC448D" w:rsidR="003425DB">
        <w:t>(2) the gross PPV was higher in men (83.8%) compared to women (64.3%);</w:t>
      </w:r>
      <w:r w:rsidRPr="00BC448D" w:rsidR="00A81188">
        <w:t xml:space="preserve"> </w:t>
      </w:r>
      <w:r w:rsidRPr="00BC448D">
        <w:t>(</w:t>
      </w:r>
      <w:r w:rsidRPr="00BC448D" w:rsidR="003425DB">
        <w:t>3</w:t>
      </w:r>
      <w:r w:rsidRPr="00BC448D">
        <w:t xml:space="preserve">) </w:t>
      </w:r>
      <w:r w:rsidRPr="00BC448D" w:rsidR="002A4D39">
        <w:t>d</w:t>
      </w:r>
      <w:r w:rsidRPr="00BC448D">
        <w:t>espite a new P-wave discriminator, the dominant mechanism of FP is atrial and ventricular ectopy (51%)</w:t>
      </w:r>
      <w:r w:rsidRPr="00BC448D" w:rsidR="00C651A8">
        <w:t>;</w:t>
      </w:r>
      <w:r w:rsidRPr="00BC448D">
        <w:t xml:space="preserve"> and (</w:t>
      </w:r>
      <w:r w:rsidRPr="00BC448D" w:rsidR="003425DB">
        <w:t>4</w:t>
      </w:r>
      <w:r w:rsidRPr="00BC448D">
        <w:t xml:space="preserve">) </w:t>
      </w:r>
      <w:r w:rsidRPr="00BC448D">
        <w:rPr>
          <w:rFonts w:cstheme="minorHAnsi"/>
        </w:rPr>
        <w:t xml:space="preserve">the estimated AF burden for the whole cohort was </w:t>
      </w:r>
      <w:r w:rsidRPr="00BC448D">
        <w:rPr>
          <w:rFonts w:cstheme="minorHAnsi"/>
        </w:rPr>
        <w:t>excellent (93.3%).</w:t>
      </w:r>
    </w:p>
    <w:p w:rsidR="00404EB1" w:rsidP="00A650FD" w14:paraId="1FD9F16B" w14:textId="01623081">
      <w:pPr>
        <w:spacing w:after="120" w:line="480" w:lineRule="auto"/>
      </w:pPr>
      <w:r>
        <w:t xml:space="preserve">Accurate and reliable R-wave sensing remains critical for any AF detection algorithm to minimise FP events caused by oversensing, </w:t>
      </w:r>
      <w:r>
        <w:t>undersensing</w:t>
      </w:r>
      <w:r>
        <w:t xml:space="preserve">, ectopy or noise. </w:t>
      </w:r>
      <w:r w:rsidRPr="00BC448D" w:rsidR="000F34E8">
        <w:t xml:space="preserve">The miniaturisation of the Confirm Rx™ allows for a faster and minimally invasive procedure without compromising signal acquisition.  The mean R-wave amplitude </w:t>
      </w:r>
      <w:r>
        <w:t>observed in this study (0.54 mV was comparable to the</w:t>
      </w:r>
      <w:r w:rsidRPr="00BC448D" w:rsidR="000F34E8">
        <w:t xml:space="preserve"> DETECT-AF</w:t>
      </w:r>
      <w:hyperlink w:anchor="_ENREF_9" w:tooltip="Nölker, 2016 #1444" w:history="1">
        <w:r w:rsidRPr="00BC448D" w:rsidR="003C6665">
          <w:fldChar w:fldCharType="begin">
            <w:fldData xml:space="preserve">PEVuZE5vdGU+PENpdGU+PEF1dGhvcj5Ow7Zsa2VyPC9BdXRob3I+PFllYXI+MjAxNjwvWWVhcj48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</w:fldData>
          </w:fldChar>
        </w:r>
        <w:r w:rsidR="003C6665">
          <w:instrText xml:space="preserve"> ADDIN EN.CITE </w:instrText>
        </w:r>
        <w:r w:rsidR="003C6665">
          <w:fldChar w:fldCharType="begin">
            <w:fldData xml:space="preserve">PEVuZE5vdGU+PENpdGU+PEF1dGhvcj5Ow7Zsa2VyPC9BdXRob3I+PFllYXI+MjAxNjwvWWVhcj48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</w:fldData>
          </w:fldChar>
        </w:r>
        <w:r w:rsidR="003C6665">
          <w:instrText xml:space="preserve"> ADDIN EN.CITE.DATA </w:instrText>
        </w:r>
        <w:r w:rsidR="003C6665">
          <w:fldChar w:fldCharType="separate"/>
        </w:r>
        <w:r w:rsidR="003C6665">
          <w:fldChar w:fldCharType="end"/>
        </w:r>
        <w:r w:rsidRPr="00BC448D" w:rsidR="003C6665">
          <w:fldChar w:fldCharType="separate"/>
        </w:r>
        <w:r w:rsidRPr="003C6665" w:rsidR="003C6665">
          <w:rPr>
            <w:noProof/>
            <w:vertAlign w:val="superscript"/>
          </w:rPr>
          <w:t>9</w:t>
        </w:r>
        <w:r w:rsidRPr="00BC448D" w:rsidR="003C6665">
          <w:fldChar w:fldCharType="end"/>
        </w:r>
      </w:hyperlink>
      <w:r w:rsidRPr="00BC448D" w:rsidR="000F34E8">
        <w:t xml:space="preserve"> study, </w:t>
      </w:r>
      <w:r>
        <w:t xml:space="preserve">that used a </w:t>
      </w:r>
      <w:r w:rsidRPr="00BC448D" w:rsidR="000F34E8">
        <w:t>larger</w:t>
      </w:r>
      <w:r>
        <w:t>, prior generation</w:t>
      </w:r>
      <w:r w:rsidRPr="00BC448D" w:rsidR="000F34E8">
        <w:t xml:space="preserve"> SJM Confirm™ with a different implant technique (0.52 mV).</w:t>
      </w:r>
      <w:r>
        <w:t xml:space="preserve"> Our findings emphasise the importance of R-wave amplitude for accurate detection.</w:t>
      </w:r>
      <w:r w:rsidRPr="00BC448D" w:rsidR="000F34E8">
        <w:t xml:space="preserve"> </w:t>
      </w:r>
      <w:r>
        <w:t xml:space="preserve">Episodes with amplitudes below 0.25 mV exhibited a significantly higher rate of FP due to oversensing (35.4% of patients), likely caused by increased sensitivity settings required for such low amplitudes. In contrast, </w:t>
      </w:r>
      <w:r>
        <w:t xml:space="preserve">noise and </w:t>
      </w:r>
      <w:r>
        <w:t>undersensing</w:t>
      </w:r>
      <w:r>
        <w:t xml:space="preserve"> contributed minimally to FP events (2.6%).</w:t>
      </w:r>
      <w:r>
        <w:t xml:space="preserve"> Moreover, there was a trend of improved diagnostic accuracy with higher R-waves (Figure S2).</w:t>
      </w:r>
      <w:bookmarkStart w:id="18" w:name="_Hlk168997937"/>
      <w:r>
        <w:t xml:space="preserve"> </w:t>
      </w:r>
    </w:p>
    <w:p w:rsidR="000F34E8" w:rsidRPr="00BC448D" w:rsidP="000F34E8" w14:paraId="5F911AC9" w14:textId="5A36B2D2">
      <w:pPr>
        <w:spacing w:after="120" w:line="480" w:lineRule="auto"/>
      </w:pPr>
      <w:bookmarkStart w:id="19" w:name="_Hlk170105078"/>
      <w:r w:rsidRPr="00BC448D">
        <w:t>Consistent with findings from other implantable cardiac monitors (ICMs), we observed a lower median R-wave amplitude in women compared to men.</w:t>
      </w:r>
      <w:hyperlink w:anchor="_ENREF_17" w:tooltip="Swale, 2022 #16320" w:history="1">
        <w:r w:rsidRPr="00BC448D" w:rsidR="003C6665">
          <w:fldChar w:fldCharType="begin"/>
        </w:r>
        <w:r w:rsidR="003C6665">
          <w:instrText xml:space="preserve"> ADDIN EN.CITE &lt;EndNote&gt;&lt;Cite&gt;&lt;Author&gt;Swale&lt;/Author&gt;&lt;Year&gt;2022&lt;/Year&gt;&lt;RecNum&gt;16320&lt;/RecNum&gt;&lt;DisplayText&gt;&lt;style face="superscript"&gt;17&lt;/style&gt;&lt;/DisplayText&gt;&lt;record&gt;&lt;rec-number&gt;16320&lt;/rec-number&gt;&lt;foreign-keys&gt;&lt;key app="EN" db-id="2pwd2sff39s9x7earz8x9d5swwpvz0w2xdvt" timestamp="1685436767"&gt;16320&lt;/key&gt;&lt;/foreign-keys&gt;&lt;ref-type name="Journal Article"&gt;17&lt;/ref-type&gt;&lt;contributors&gt;&lt;authors&gt;&lt;author&gt;Swale, M.&lt;/author&gt;&lt;author&gt;Paul, V.&lt;/author&gt;&lt;author&gt;Delacroix, S.&lt;/author&gt;&lt;/authors&gt;&lt;/contributors&gt;&lt;auth-address&gt;The Valley Private Hospital, Mulgrave, VIC, Australia.&amp;#xD;St. John of God Murdoch Hospital, Murdoch, WA, Australia.&lt;/auth-address&gt;&lt;titles&gt;&lt;title&gt;Changes in R-wave amplitude at implantation are associated with gender and orientation of insertable cardiac monitor: observations from the confirm Rx™ body posture and physical activity study&lt;/title&gt;&lt;/titles&gt;&lt;pages&gt;439&lt;/pages&gt;&lt;volume&gt;22&lt;/volume&gt;&lt;number&gt;1&lt;/number&gt;&lt;dates&gt;&lt;year&gt;2022&lt;/year&gt;&lt;pub-dates&gt;&lt;date&gt;Oct 8&lt;/date&gt;&lt;/pub-dates&gt;&lt;/dates&gt;&lt;isbn&gt;1471-2261&lt;/isbn&gt;&lt;accession-num&gt;36209063&lt;/accession-num&gt;&lt;urls&gt;&lt;/urls&gt;&lt;electronic-resource-num&gt;10.1186/s12872-022-02752-0&lt;/electronic-resource-num&gt;&lt;remote-database-provider&gt;Nlm&lt;/remote-database-provider&gt;&lt;/record&gt;&lt;/Cite&gt;&lt;/EndNote&gt;</w:instrText>
        </w:r>
        <w:r w:rsidRPr="00BC448D" w:rsidR="003C6665">
          <w:fldChar w:fldCharType="separate"/>
        </w:r>
        <w:r w:rsidRPr="003C6665" w:rsidR="003C6665">
          <w:rPr>
            <w:noProof/>
            <w:vertAlign w:val="superscript"/>
          </w:rPr>
          <w:t>17</w:t>
        </w:r>
        <w:r w:rsidRPr="00BC448D" w:rsidR="003C6665">
          <w:fldChar w:fldCharType="end"/>
        </w:r>
      </w:hyperlink>
      <w:r w:rsidRPr="00A650FD" w:rsidR="00A650FD">
        <w:t xml:space="preserve"> </w:t>
      </w:r>
      <w:r w:rsidRPr="00BC448D" w:rsidR="00A650FD">
        <w:t>Th</w:t>
      </w:r>
      <w:r w:rsidR="00A650FD">
        <w:t>e</w:t>
      </w:r>
      <w:r w:rsidRPr="00BC448D" w:rsidR="00A650FD">
        <w:t xml:space="preserve"> difference in cardiac signal characteristics could be attributed to</w:t>
      </w:r>
      <w:r w:rsidR="00A650FD">
        <w:t xml:space="preserve"> several factors, including</w:t>
      </w:r>
      <w:r w:rsidRPr="00BC448D" w:rsidR="00A650FD">
        <w:t xml:space="preserve"> suboptimal positioning of the device</w:t>
      </w:r>
      <w:r w:rsidR="00DA0E7D">
        <w:t>, being too superficial and not adjacent to the fascia and muscle layer, influenced</w:t>
      </w:r>
      <w:r w:rsidR="00A650FD">
        <w:t xml:space="preserve"> </w:t>
      </w:r>
      <w:r w:rsidR="00DA0E7D">
        <w:t xml:space="preserve">by </w:t>
      </w:r>
      <w:r w:rsidR="00A650FD">
        <w:t>anatomical variations between sexes</w:t>
      </w:r>
      <w:r w:rsidR="00DA0E7D">
        <w:t xml:space="preserve">. An additional factor may be </w:t>
      </w:r>
      <w:r w:rsidR="00A650FD">
        <w:t xml:space="preserve">signal attenuation caused by the </w:t>
      </w:r>
      <w:r w:rsidRPr="00BC448D" w:rsidR="00A650FD">
        <w:t>presence of breast tissue</w:t>
      </w:r>
      <w:r w:rsidR="00A650FD">
        <w:t xml:space="preserve">.  </w:t>
      </w:r>
      <w:r w:rsidRPr="00BC448D" w:rsidR="00A650FD">
        <w:t>However, this is the first study to demonstrate sex-based difference in the diagnostic performance of the Confirm Rx™.</w:t>
      </w:r>
      <w:r w:rsidR="00423B80">
        <w:t xml:space="preserve"> This may explain our observation that women had higher number of FP due to ectopy and a combination of ectopy and </w:t>
      </w:r>
      <w:r w:rsidR="00423B80">
        <w:t>undersensing</w:t>
      </w:r>
      <w:r w:rsidR="00423B80">
        <w:t xml:space="preserve"> when compared to men (Figure S6</w:t>
      </w:r>
      <w:r w:rsidR="00403842">
        <w:t xml:space="preserve"> and S8</w:t>
      </w:r>
      <w:r w:rsidR="00423B80">
        <w:t xml:space="preserve">). </w:t>
      </w:r>
      <w:r w:rsidR="00F643D1">
        <w:t>T</w:t>
      </w:r>
      <w:r w:rsidRPr="00A650FD" w:rsidR="00A650FD">
        <w:t xml:space="preserve">here </w:t>
      </w:r>
      <w:r w:rsidR="00A650FD">
        <w:t>are</w:t>
      </w:r>
      <w:r w:rsidRPr="00A650FD" w:rsidR="00A650FD">
        <w:t xml:space="preserve"> baseline differences between the studied cohorts</w:t>
      </w:r>
      <w:r w:rsidR="00F643D1">
        <w:t xml:space="preserve"> albeit not statistically significant</w:t>
      </w:r>
      <w:r w:rsidRPr="00A650FD" w:rsidR="00A650FD">
        <w:t xml:space="preserve">. Table S2 shows women had a higher number of implants for syncope but a lower number for </w:t>
      </w:r>
      <w:r w:rsidR="00A650FD">
        <w:t>suspect</w:t>
      </w:r>
      <w:r w:rsidRPr="00A650FD" w:rsidR="00A650FD">
        <w:t xml:space="preserve"> AF. This variation could potentially influence the observed FP detection patterns.</w:t>
      </w:r>
      <w:r w:rsidR="00A650FD">
        <w:t xml:space="preserve"> </w:t>
      </w:r>
      <w:bookmarkEnd w:id="18"/>
    </w:p>
    <w:bookmarkEnd w:id="19"/>
    <w:p w:rsidR="00823445" w:rsidRPr="00BC448D" w:rsidP="000F34E8" w14:paraId="7330AB3A" w14:textId="1C011555">
      <w:pPr>
        <w:spacing w:after="120" w:line="480" w:lineRule="auto"/>
      </w:pPr>
      <w:r w:rsidRPr="00BC448D">
        <w:t xml:space="preserve">The refined AF detection algorithm with </w:t>
      </w:r>
      <w:r w:rsidRPr="00BC448D">
        <w:t>SharpSense</w:t>
      </w:r>
      <w:r w:rsidRPr="00BC448D">
        <w:t>™ Technology may explain the incremental improvement in the AF diagnostic performance</w:t>
      </w:r>
      <w:r w:rsidRPr="00BC448D" w:rsidR="00686D37">
        <w:t xml:space="preserve"> for AF episodes of longer duration. As compared to the DETECT-AF</w:t>
      </w:r>
      <w:hyperlink w:anchor="_ENREF_9" w:tooltip="Nölker, 2016 #1444" w:history="1">
        <w:r w:rsidRPr="00BC448D" w:rsidR="003C6665">
          <w:fldChar w:fldCharType="begin">
            <w:fldData xml:space="preserve">PEVuZE5vdGU+PENpdGU+PEF1dGhvcj5Ow7Zsa2VyPC9BdXRob3I+PFllYXI+MjAxNjwvWWVhcj48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</w:fldData>
          </w:fldChar>
        </w:r>
        <w:r w:rsidR="003C6665">
          <w:instrText xml:space="preserve"> ADDIN EN.CITE </w:instrText>
        </w:r>
        <w:r w:rsidR="003C6665">
          <w:fldChar w:fldCharType="begin">
            <w:fldData xml:space="preserve">PEVuZE5vdGU+PENpdGU+PEF1dGhvcj5Ow7Zsa2VyPC9BdXRob3I+PFllYXI+MjAxNjwvWWVhcj48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</w:fldData>
          </w:fldChar>
        </w:r>
        <w:r w:rsidR="003C6665">
          <w:instrText xml:space="preserve"> ADDIN EN.CITE.DATA </w:instrText>
        </w:r>
        <w:r w:rsidR="003C6665">
          <w:fldChar w:fldCharType="separate"/>
        </w:r>
        <w:r w:rsidR="003C6665">
          <w:fldChar w:fldCharType="end"/>
        </w:r>
        <w:r w:rsidRPr="00BC448D" w:rsidR="003C6665">
          <w:fldChar w:fldCharType="separate"/>
        </w:r>
        <w:r w:rsidRPr="003C6665" w:rsidR="003C6665">
          <w:rPr>
            <w:noProof/>
            <w:vertAlign w:val="superscript"/>
          </w:rPr>
          <w:t>9</w:t>
        </w:r>
        <w:r w:rsidRPr="00BC448D" w:rsidR="003C6665">
          <w:fldChar w:fldCharType="end"/>
        </w:r>
      </w:hyperlink>
      <w:r w:rsidRPr="00BC448D" w:rsidR="00686D37">
        <w:t xml:space="preserve">, where AF ≥ 5 minutes had an overall gross PPV of 62.8% and patient-averaged PPV of 60.7% , our study with the Confirm Rx™ achieved PPVs of </w:t>
      </w:r>
      <w:r w:rsidRPr="00BC448D">
        <w:t xml:space="preserve">75% </w:t>
      </w:r>
      <w:r w:rsidRPr="00BC448D" w:rsidR="00686D37">
        <w:t>and 66.9%, respectively.</w:t>
      </w:r>
      <w:r w:rsidRPr="00BC448D">
        <w:t xml:space="preserve"> Importantly, we observed a gradual reduction in the percentage of FP episodes in episodes of longer duration. AF episodes longer than 1 hour had a PPV of 87.0% for all indications</w:t>
      </w:r>
      <w:r w:rsidRPr="00BC448D" w:rsidR="004A785B">
        <w:t>,</w:t>
      </w:r>
      <w:r w:rsidRPr="00BC448D">
        <w:t xml:space="preserve"> with higher </w:t>
      </w:r>
      <w:r w:rsidRPr="00BC448D" w:rsidR="00601330">
        <w:t>performance</w:t>
      </w:r>
      <w:r w:rsidRPr="00BC448D">
        <w:t xml:space="preserve"> in patients with known AF</w:t>
      </w:r>
      <w:bookmarkStart w:id="20" w:name="_Hlk136355771"/>
      <w:r w:rsidRPr="00BC448D">
        <w:t xml:space="preserve">. </w:t>
      </w:r>
      <w:r w:rsidRPr="00BC448D" w:rsidR="003C4CE9">
        <w:t>Despite being widely used, data on the Confirm Rx AF detection algorithm is sparse. Ip et al</w:t>
      </w:r>
      <w:r w:rsidRPr="00BC448D" w:rsidR="007434FF">
        <w:t>.</w:t>
      </w:r>
      <w:r w:rsidRPr="00BC448D" w:rsidR="003C4CE9">
        <w:t xml:space="preserve"> randomised 142 patients to either a Reveal-LINQ ICM or a Confirm Rx.</w:t>
      </w:r>
      <w:hyperlink w:anchor="_ENREF_18" w:tooltip="Ip, 2020 #16334" w:history="1">
        <w:r w:rsidRPr="00BC448D" w:rsidR="003C6665">
          <w:fldChar w:fldCharType="begin"/>
        </w:r>
        <w:r w:rsidR="003C6665">
          <w:instrText xml:space="preserve"> ADDIN EN.CITE &lt;EndNote&gt;&lt;Cite&gt;&lt;Author&gt;Ip&lt;/Author&gt;&lt;Year&gt;2020&lt;/Year&gt;&lt;RecNum&gt;16334&lt;/RecNum&gt;&lt;DisplayText&gt;&lt;style face="superscript"&gt;18&lt;/style&gt;&lt;/DisplayText&gt;&lt;record&gt;&lt;rec-number&gt;16334&lt;/rec-number&gt;&lt;foreign-keys&gt;&lt;key app="EN" db-id="2pwd2sff39s9x7earz8x9d5swwpvz0w2xdvt" timestamp="1685443712"&gt;16334&lt;/key&gt;&lt;/foreign-keys&gt;&lt;ref-type name="Journal Article"&gt;17&lt;/ref-type&gt;&lt;contributors&gt;&lt;authors&gt;&lt;author&gt;Ip, J.&lt;/author&gt;&lt;author&gt;Jaffe, B.&lt;/author&gt;&lt;author&gt;Castellani, M.&lt;/author&gt;&lt;author&gt;Sheikh, A.&lt;/author&gt;&lt;author&gt;Castellani, C.&lt;/author&gt;&lt;author&gt;Ip, R.&lt;/author&gt;&lt;/authors&gt;&lt;/contributors&gt;&lt;auth-address&gt;Sparrow Clinical Research Institute, Lansing, Michigan.&amp;#xD;Munson Medical Center, Traverse City, Michigan.&amp;#xD;Michigan State University, East Lansing, Michigan.&amp;#xD;Wayne State University, Detroit, Michigan.&lt;/auth-address&gt;&lt;titles&gt;&lt;title&gt;Accuracy of arrhythmia detection in implantable cardiac monitors: A prospective randomized clinical trial comparing Reveal LINQ and Confirm Rx&lt;/title&gt;&lt;secondary-title&gt;Pacing Clin Electrophysiol&lt;/secondary-title&gt;&lt;alt-title&gt;Pacing and clinical electrophysiology : PACE&lt;/alt-title&gt;&lt;/titles&gt;&lt;periodical&gt;&lt;full-title&gt;Pacing Clin Electrophysiol&lt;/full-title&gt;&lt;abbr-1&gt;Pacing Clin Electrophysiol&lt;/abbr-1&gt;&lt;/periodical&gt;&lt;pages&gt;1344-1350&lt;/pages&gt;&lt;volume&gt;43&lt;/volume&gt;&lt;number&gt;11&lt;/number&gt;&lt;edition&gt;2020/09/25&lt;/edition&gt;&lt;keywords&gt;&lt;keyword&gt;Arrhythmias, Cardiac/*diagnosis&lt;/keyword&gt;&lt;keyword&gt;Electrocardiography, Ambulatory/*instrumentation&lt;/keyword&gt;&lt;keyword&gt;Female&lt;/keyword&gt;&lt;keyword&gt;Humans&lt;/keyword&gt;&lt;keyword&gt;Male&lt;/keyword&gt;&lt;keyword&gt;Middle Aged&lt;/keyword&gt;&lt;keyword&gt;Prospective Studies&lt;/keyword&gt;&lt;keyword&gt;Prostheses and Implants&lt;/keyword&gt;&lt;keyword&gt;Telemetry&lt;/keyword&gt;&lt;/keywords&gt;&lt;dates&gt;&lt;year&gt;2020&lt;/year&gt;&lt;pub-dates&gt;&lt;date&gt;Nov&lt;/date&gt;&lt;/pub-dates&gt;&lt;/dates&gt;&lt;isbn&gt;0147-8389 (Print)&amp;#xD;0147-8389&lt;/isbn&gt;&lt;accession-num&gt;32969518&lt;/accession-num&gt;&lt;urls&gt;&lt;/urls&gt;&lt;custom2&gt;Pmc7756447&lt;/custom2&gt;&lt;electronic-resource-num&gt;10.1111/pace.14076&lt;/electronic-resource-num&gt;&lt;remote-database-provider&gt;Nlm&lt;/remote-database-provider&gt;&lt;language&gt;eng&lt;/language&gt;&lt;/record&gt;&lt;/Cite&gt;&lt;/EndNote&gt;</w:instrText>
        </w:r>
        <w:r w:rsidRPr="00BC448D" w:rsidR="003C6665">
          <w:fldChar w:fldCharType="separate"/>
        </w:r>
        <w:r w:rsidRPr="003C6665" w:rsidR="003C6665">
          <w:rPr>
            <w:noProof/>
            <w:vertAlign w:val="superscript"/>
          </w:rPr>
          <w:t>18</w:t>
        </w:r>
        <w:r w:rsidRPr="00BC448D" w:rsidR="003C6665">
          <w:fldChar w:fldCharType="end"/>
        </w:r>
      </w:hyperlink>
      <w:r w:rsidRPr="00BC448D" w:rsidR="003C4CE9">
        <w:t xml:space="preserve"> Twenty patients had 1597 episodes of AF ≥ 6 minutes detected by the Confirm Rx</w:t>
      </w:r>
      <w:r w:rsidRPr="00BC448D" w:rsidR="0047012D">
        <w:t>, and t</w:t>
      </w:r>
      <w:r w:rsidRPr="00BC448D" w:rsidR="003C4CE9">
        <w:t>he patient-averaged PPV was 38%. The SMART Registry, sponsored by Abbott, is an international prospective observational study (NCT03505801) aiming to recruit 2000 patients to assess the safety of Confirm Rx. However, the diagnostic performance of Confirm Rx is not a predefined outcome measure, and a preliminary analysis reports only the incidence of true arrhythmias.</w:t>
      </w:r>
      <w:hyperlink w:anchor="_ENREF_19" w:tooltip="Quartieri, 2023 #16324" w:history="1">
        <w:r w:rsidRPr="00BC448D" w:rsidR="003C6665">
          <w:fldChar w:fldCharType="begin"/>
        </w:r>
        <w:r w:rsidR="003C6665">
          <w:instrText xml:space="preserve"> ADDIN EN.CITE &lt;EndNote&gt;&lt;Cite&gt;&lt;Author&gt;Quartieri&lt;/Author&gt;&lt;Year&gt;2023&lt;/Year&gt;&lt;RecNum&gt;16324&lt;/RecNum&gt;&lt;DisplayText&gt;&lt;style face="superscript"&gt;19&lt;/style&gt;&lt;/DisplayText&gt;&lt;record&gt;&lt;rec-number&gt;16324&lt;/rec-number&gt;&lt;foreign-keys&gt;&lt;key app="EN" db-id="2pwd2sff39s9x7earz8x9d5swwpvz0w2xdvt" timestamp="1685443681"&gt;16324&lt;/key&gt;&lt;/foreign-keys&gt;&lt;ref-type name="Journal Article"&gt;17&lt;/ref-type&gt;&lt;contributors&gt;&lt;authors&gt;&lt;author&gt;Quartieri, F.&lt;/author&gt;&lt;author&gt;Harish, M.&lt;/author&gt;&lt;/authors&gt;&lt;/contributors&gt;&lt;auth-address&gt;Arcispedale Santa Maria Nuova, Viale Risorgimento, 80, 42123 Reggio Emilia, Italy.&lt;/auth-address&gt;&lt;titles&gt;&lt;title&gt;New insertable cardiac monitors show high diagnostic yield and good safety profile in real-world clinical practice: results from the international prospective observational SMART Registry&lt;/title&gt;&lt;/titles&gt;&lt;volume&gt;25&lt;/volume&gt;&lt;number&gt;5&lt;/number&gt;&lt;dates&gt;&lt;year&gt;2023&lt;/year&gt;&lt;pub-dates&gt;&lt;date&gt;May 19&lt;/date&gt;&lt;/pub-dates&gt;&lt;/dates&gt;&lt;isbn&gt;1099-5129&lt;/isbn&gt;&lt;accession-num&gt;36935638&lt;/accession-num&gt;&lt;urls&gt;&lt;/urls&gt;&lt;electronic-resource-num&gt;10.1093/europace/euad068&lt;/electronic-resource-num&gt;&lt;remote-database-provider&gt;Nlm&lt;/remote-database-provider&gt;&lt;/record&gt;&lt;/Cite&gt;&lt;/EndNote&gt;</w:instrText>
        </w:r>
        <w:r w:rsidRPr="00BC448D" w:rsidR="003C6665">
          <w:fldChar w:fldCharType="separate"/>
        </w:r>
        <w:r w:rsidRPr="003C6665" w:rsidR="003C6665">
          <w:rPr>
            <w:noProof/>
            <w:vertAlign w:val="superscript"/>
          </w:rPr>
          <w:t>19</w:t>
        </w:r>
        <w:r w:rsidRPr="00BC448D" w:rsidR="003C6665">
          <w:fldChar w:fldCharType="end"/>
        </w:r>
      </w:hyperlink>
      <w:r w:rsidRPr="00BC448D" w:rsidR="003C4CE9">
        <w:t xml:space="preserve"> A recent publication by Gardner et al.</w:t>
      </w:r>
      <w:hyperlink w:anchor="_ENREF_20" w:tooltip="Gardner, 2022 #16322" w:history="1">
        <w:r w:rsidRPr="00BC448D" w:rsidR="003C6665">
          <w:fldChar w:fldCharType="begin"/>
        </w:r>
        <w:r w:rsidR="003C6665">
          <w:instrText xml:space="preserve"> ADDIN EN.CITE &lt;EndNote&gt;&lt;Cite&gt;&lt;Author&gt;Gardner&lt;/Author&gt;&lt;Year&gt;2022&lt;/Year&gt;&lt;RecNum&gt;16322&lt;/RecNum&gt;&lt;DisplayText&gt;&lt;style face="superscript"&gt;20&lt;/style&gt;&lt;/DisplayText&gt;&lt;record&gt;&lt;rec-number&gt;16322&lt;/rec-number&gt;&lt;foreign-keys&gt;&lt;key app="EN" db-id="2pwd2sff39s9x7earz8x9d5swwpvz0w2xdvt" timestamp="1685443597"&gt;16322&lt;/key&gt;&lt;/foreign-keys&gt;&lt;ref-type name="Journal Article"&gt;17&lt;/ref-type&gt;&lt;contributors&gt;&lt;authors&gt;&lt;author&gt;Gardner, R. S.&lt;/author&gt;&lt;author&gt;Quartieri, F.&lt;/author&gt;&lt;author&gt;Betts, T. R.&lt;/author&gt;&lt;author&gt;Afzal, M. R.&lt;/author&gt;&lt;/authors&gt;&lt;/contributors&gt;&lt;auth-address&gt;Scottish National Advanced Heart Failure Service, Golden Jubilee National Hospital, Clydebank, UK.&amp;#xD;Department of Cardiology, Arrhythmology Centre, Arcispedale S. Maria Nuova, Reggio Emilia, Italy.&amp;#xD;NIHR Oxford Biomedical Research Centre, Oxford University Hospitals NHS Foundation Trust, Oxford, UK.&lt;/auth-address&gt;&lt;titles&gt;&lt;title&gt;Reducing the electrogram review burden imposed by insertable cardiac monitors&lt;/title&gt;&lt;/titles&gt;&lt;pages&gt;741-750&lt;/pages&gt;&lt;volume&gt;33&lt;/volume&gt;&lt;number&gt;4&lt;/number&gt;&lt;dates&gt;&lt;year&gt;2022&lt;/year&gt;&lt;pub-dates&gt;&lt;date&gt;Apr&lt;/date&gt;&lt;/pub-dates&gt;&lt;/dates&gt;&lt;isbn&gt;1045-3873&lt;/isbn&gt;&lt;accession-num&gt;35118767&lt;/accession-num&gt;&lt;urls&gt;&lt;/urls&gt;&lt;electronic-resource-num&gt;10.1111/jce.15397&lt;/electronic-resource-num&gt;&lt;remote-database-provider&gt;Nlm&lt;/remote-database-provider&gt;&lt;/record&gt;&lt;/Cite&gt;&lt;/EndNote&gt;</w:instrText>
        </w:r>
        <w:r w:rsidRPr="00BC448D" w:rsidR="003C6665">
          <w:fldChar w:fldCharType="separate"/>
        </w:r>
        <w:r w:rsidRPr="003C6665" w:rsidR="003C6665">
          <w:rPr>
            <w:noProof/>
            <w:vertAlign w:val="superscript"/>
          </w:rPr>
          <w:t>20</w:t>
        </w:r>
        <w:r w:rsidRPr="00BC448D" w:rsidR="003C6665">
          <w:fldChar w:fldCharType="end"/>
        </w:r>
      </w:hyperlink>
      <w:r w:rsidRPr="00BC448D" w:rsidR="003C4CE9">
        <w:t xml:space="preserve"> </w:t>
      </w:r>
      <w:r w:rsidRPr="00BC448D" w:rsidR="003C4CE9">
        <w:t>showed that rationali</w:t>
      </w:r>
      <w:r w:rsidRPr="00BC448D" w:rsidR="00D26E9B">
        <w:t>si</w:t>
      </w:r>
      <w:r w:rsidRPr="00BC448D" w:rsidR="003C4CE9">
        <w:t xml:space="preserve">ng ECG adjudication to up to </w:t>
      </w:r>
      <w:r w:rsidRPr="00BC448D" w:rsidR="006C1897">
        <w:t>three</w:t>
      </w:r>
      <w:r w:rsidRPr="00BC448D" w:rsidR="003C4CE9">
        <w:t xml:space="preserve"> "key ECGs" reduces the burden of adjudication, but it did not provide any data on the overall performance of Confirm Rx™.</w:t>
      </w:r>
      <w:bookmarkEnd w:id="20"/>
      <w:hyperlink w:anchor="_ENREF_19" w:tooltip="Gardner, 2022 #16322" w:history="1"/>
    </w:p>
    <w:p w:rsidR="000F34E8" w:rsidRPr="00BC448D" w:rsidP="000F34E8" w14:paraId="5CBD8648" w14:textId="336DFC98">
      <w:pPr>
        <w:spacing w:after="120" w:line="480" w:lineRule="auto"/>
      </w:pPr>
      <w:r w:rsidRPr="00BC448D">
        <w:t xml:space="preserve">Positive predictive value varies according to the prevalence of AF in the population being studied and AF algorithm settings. </w:t>
      </w:r>
      <w:r w:rsidRPr="00BC448D" w:rsidR="00C651A8">
        <w:t xml:space="preserve">The </w:t>
      </w:r>
      <w:r w:rsidRPr="00BC448D">
        <w:t xml:space="preserve">Confirm Rx™ with </w:t>
      </w:r>
      <w:r w:rsidRPr="00BC448D">
        <w:t>SharpSense</w:t>
      </w:r>
      <w:r w:rsidRPr="00BC448D">
        <w:t>™ Technology</w:t>
      </w:r>
      <w:r w:rsidRPr="00BC448D" w:rsidR="003425DB">
        <w:t xml:space="preserve"> </w:t>
      </w:r>
      <w:bookmarkStart w:id="21" w:name="_Hlk136352628"/>
      <w:r w:rsidRPr="00BC448D" w:rsidR="003425DB">
        <w:t xml:space="preserve">AF detections </w:t>
      </w:r>
      <w:r w:rsidRPr="00BC448D" w:rsidR="00C6475E">
        <w:t>show</w:t>
      </w:r>
      <w:r w:rsidRPr="00BC448D" w:rsidR="003425DB">
        <w:t xml:space="preserve"> similar performance to</w:t>
      </w:r>
      <w:r w:rsidRPr="00BC448D" w:rsidR="00C6475E">
        <w:t xml:space="preserve"> published data on the Reveal LINQ</w:t>
      </w:r>
      <w:r w:rsidRPr="00BC448D" w:rsidR="00446DCA">
        <w:t xml:space="preserve"> </w:t>
      </w:r>
      <w:r w:rsidRPr="00BC448D" w:rsidR="00C6475E">
        <w:t>(Medtronic, Minneapolis, MN) using similar methodology.</w:t>
      </w:r>
      <w:bookmarkEnd w:id="21"/>
      <w:r w:rsidRPr="00BC448D">
        <w:t xml:space="preserve"> Mittal</w:t>
      </w:r>
      <w:r w:rsidRPr="00BC448D">
        <w:rPr>
          <w:i/>
          <w:iCs/>
        </w:rPr>
        <w:t xml:space="preserve"> et al.</w:t>
      </w:r>
      <w:hyperlink w:anchor="_ENREF_21" w:tooltip="Mittal, 2016 #1426" w:history="1">
        <w:r w:rsidRPr="00BC448D" w:rsidR="003C6665">
          <w:rPr>
            <w:i/>
            <w:iCs/>
          </w:rPr>
          <w:fldChar w:fldCharType="begin">
            <w:fldData xml:space="preserve">PEVuZE5vdGU+PENpdGU+PEF1dGhvcj5NaXR0YWw8L0F1dGhvcj48WWVhcj4yMDE2PC9ZZWFyPjxS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</w:fldData>
          </w:fldChar>
        </w:r>
        <w:r w:rsidR="003C6665">
          <w:rPr>
            <w:i/>
            <w:iCs/>
          </w:rPr>
          <w:instrText xml:space="preserve"> ADDIN EN.CITE </w:instrText>
        </w:r>
        <w:r w:rsidR="003C6665">
          <w:rPr>
            <w:i/>
            <w:iCs/>
          </w:rPr>
          <w:fldChar w:fldCharType="begin">
            <w:fldData xml:space="preserve">PEVuZE5vdGU+PENpdGU+PEF1dGhvcj5NaXR0YWw8L0F1dGhvcj48WWVhcj4yMDE2PC9ZZWFyPjxS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</w:fldData>
          </w:fldChar>
        </w:r>
        <w:r w:rsidR="003C6665">
          <w:rPr>
            <w:i/>
            <w:iCs/>
          </w:rPr>
          <w:instrText xml:space="preserve"> ADDIN EN.CITE.DATA </w:instrText>
        </w:r>
        <w:r w:rsidR="003C6665">
          <w:rPr>
            <w:i/>
            <w:iCs/>
          </w:rPr>
          <w:fldChar w:fldCharType="separate"/>
        </w:r>
        <w:r w:rsidR="003C6665">
          <w:rPr>
            <w:i/>
            <w:iCs/>
          </w:rPr>
          <w:fldChar w:fldCharType="end"/>
        </w:r>
        <w:r w:rsidRPr="00BC448D" w:rsidR="003C6665">
          <w:rPr>
            <w:i/>
            <w:iCs/>
          </w:rPr>
          <w:fldChar w:fldCharType="separate"/>
        </w:r>
        <w:r w:rsidRPr="003C6665" w:rsidR="003C6665">
          <w:rPr>
            <w:i/>
            <w:iCs/>
            <w:noProof/>
            <w:vertAlign w:val="superscript"/>
          </w:rPr>
          <w:t>21</w:t>
        </w:r>
        <w:r w:rsidRPr="00BC448D" w:rsidR="003C6665">
          <w:rPr>
            <w:i/>
            <w:iCs/>
          </w:rPr>
          <w:fldChar w:fldCharType="end"/>
        </w:r>
      </w:hyperlink>
      <w:r w:rsidRPr="00BC448D">
        <w:rPr>
          <w:i/>
          <w:iCs/>
        </w:rPr>
        <w:t xml:space="preserve"> </w:t>
      </w:r>
      <w:r w:rsidRPr="00BC448D">
        <w:t>reported a gross PPV of 77.5% following the analysis of 13,199 episodes</w:t>
      </w:r>
      <w:r w:rsidRPr="00BC448D" w:rsidR="004D3968">
        <w:t xml:space="preserve"> of</w:t>
      </w:r>
      <w:r w:rsidRPr="00BC448D">
        <w:t xml:space="preserve"> ≥ 6 minutes categorised by the LINQ™ as AF. Incremental gains in </w:t>
      </w:r>
      <w:r w:rsidRPr="00BC448D" w:rsidR="004A785B">
        <w:t>performance</w:t>
      </w:r>
      <w:r w:rsidRPr="00BC448D">
        <w:t xml:space="preserve"> were also observed in AF ≥ 1 hour and, as the authors highlighted, should guide decisions regarding programming AF duration thresholds to reduce the rate of FP episodes. Nonetheless, Afzal </w:t>
      </w:r>
      <w:r w:rsidRPr="00BC448D">
        <w:rPr>
          <w:i/>
          <w:iCs/>
        </w:rPr>
        <w:t>et al.</w:t>
      </w:r>
      <w:hyperlink w:anchor="_ENREF_11" w:tooltip="Afzal, 2020 #3400" w:history="1">
        <w:r w:rsidRPr="00BC448D" w:rsidR="003C6665">
          <w:fldChar w:fldCharType="begin"/>
        </w:r>
        <w:r w:rsidR="003C6665">
          <w:instrText xml:space="preserve"> ADDIN EN.CITE &lt;EndNote&gt;&lt;Cite&gt;&lt;Author&gt;Afzal&lt;/Author&gt;&lt;Year&gt;2020&lt;/Year&gt;&lt;RecNum&gt;3400&lt;/RecNum&gt;&lt;DisplayText&gt;&lt;style face="superscript"&gt;11&lt;/style&gt;&lt;/DisplayText&gt;&lt;record&gt;&lt;rec-number&gt;3400&lt;/rec-number&gt;&lt;foreign-keys&gt;&lt;key app="EN" db-id="2pwd2sff39s9x7earz8x9d5swwpvz0w2xdvt" timestamp="1638208211"&gt;3400&lt;/key&gt;&lt;/foreign-keys&gt;&lt;ref-type name="Journal Article"&gt;17&lt;/ref-type&gt;&lt;contributors&gt;&lt;authors&gt;&lt;author&gt;Afzal, Muhammad R.&lt;/author&gt;&lt;author&gt;Mease, Julie&lt;/author&gt;&lt;author&gt;Koppert, Tanner&lt;/author&gt;&lt;author&gt;Okabe, Toshimasa&lt;/author&gt;&lt;author&gt;Tyler, Jaret&lt;/author&gt;&lt;author&gt;Houmsse, Mahmoud&lt;/author&gt;&lt;author&gt;Augostini, Ralph S.&lt;/author&gt;&lt;author&gt;Weiss, Raul&lt;/author&gt;&lt;author&gt;Hummel, John D.&lt;/author&gt;&lt;author&gt;Kalbfleisch, Steven J.&lt;/author&gt;&lt;author&gt;Daoud, Emile G.&lt;/author&gt;&lt;/authors&gt;&lt;/contributors&gt;&lt;titles&gt;&lt;title&gt;Incidence of false-positive transmissions during remote rhythm monitoring with implantable loop recorders&lt;/title&gt;&lt;secondary-title&gt;Heart Rhythm&lt;/secondary-title&gt;&lt;/titles&gt;&lt;periodical&gt;&lt;full-title&gt;Heart Rhythm&lt;/full-title&gt;&lt;/periodical&gt;&lt;pages&gt;75-80&lt;/pages&gt;&lt;volume&gt;17&lt;/volume&gt;&lt;number&gt;1&lt;/number&gt;&lt;keywords&gt;&lt;keyword&gt;Atrial fibrillation&lt;/keyword&gt;&lt;keyword&gt;Cryptogenic stroke&lt;/keyword&gt;&lt;keyword&gt;Implantable loop recorder&lt;/keyword&gt;&lt;keyword&gt;Remote transmissions&lt;/keyword&gt;&lt;keyword&gt;Syncope&lt;/keyword&gt;&lt;/keywords&gt;&lt;dates&gt;&lt;year&gt;2020&lt;/year&gt;&lt;pub-dates&gt;&lt;date&gt;2020/01/01/&lt;/date&gt;&lt;/pub-dates&gt;&lt;/dates&gt;&lt;isbn&gt;1547-5271&lt;/isbn&gt;&lt;urls&gt;&lt;related-urls&gt;&lt;url&gt;https://www.sciencedirect.com/science/article/pii/S1547527119306563&lt;/url&gt;&lt;/related-urls&gt;&lt;/urls&gt;&lt;electronic-resource-num&gt;https://doi.org/10.1016/j.hrthm.2019.07.015&lt;/electronic-resource-num&gt;&lt;/record&gt;&lt;/Cite&gt;&lt;/EndNote&gt;</w:instrText>
        </w:r>
        <w:r w:rsidRPr="00BC448D" w:rsidR="003C6665">
          <w:fldChar w:fldCharType="separate"/>
        </w:r>
        <w:r w:rsidRPr="003C6665" w:rsidR="003C6665">
          <w:rPr>
            <w:noProof/>
            <w:vertAlign w:val="superscript"/>
          </w:rPr>
          <w:t>11</w:t>
        </w:r>
        <w:r w:rsidRPr="00BC448D" w:rsidR="003C6665">
          <w:fldChar w:fldCharType="end"/>
        </w:r>
      </w:hyperlink>
      <w:r w:rsidRPr="00BC448D">
        <w:t xml:space="preserve"> reported that approximately 99% of ICMs registered in Medtronic’s remote monitoring platform have nominal settings rather than being tailored to patients’ needs. They reported that over a 4-week period the rate of FP transmissions from LINQ™ ICMs with nominal setting (AF ≥ 2 minutes) ranged from 46% in patients with known AF to 86% in those with cryptogenic stroke. </w:t>
      </w:r>
    </w:p>
    <w:p w:rsidR="000F34E8" w:rsidRPr="00BC448D" w:rsidP="000F34E8" w14:paraId="6DD55C42" w14:textId="2E4D989C">
      <w:pPr>
        <w:spacing w:after="120" w:line="480" w:lineRule="auto"/>
      </w:pPr>
      <w:r w:rsidRPr="00BC448D">
        <w:t xml:space="preserve">In a subset of patients, such as those with cryptogenic stroke, AF detection would result in appropriate anticoagulation for secondary stroke prevention, and it is therefore reasonable that programming is more aggressive (lower AF duration threshold, higher sensitivity) </w:t>
      </w:r>
      <w:r w:rsidRPr="00BC448D" w:rsidR="006D19B8">
        <w:t xml:space="preserve">in </w:t>
      </w:r>
      <w:r w:rsidRPr="00BC448D">
        <w:t xml:space="preserve">accepting a larger volume of FP episodes. Following catheter ablation and/or </w:t>
      </w:r>
      <w:r w:rsidRPr="00BC448D" w:rsidR="006D19B8">
        <w:t>changes in</w:t>
      </w:r>
      <w:r w:rsidRPr="00BC448D">
        <w:t xml:space="preserve"> </w:t>
      </w:r>
      <w:r w:rsidRPr="00BC448D" w:rsidR="006D19B8">
        <w:t xml:space="preserve">medication </w:t>
      </w:r>
      <w:r w:rsidRPr="00BC448D">
        <w:t>the focus is on burden reduction and correlation of rhythm with symptoms. In research settings, success rates are judged</w:t>
      </w:r>
      <w:r w:rsidRPr="00BC448D" w:rsidR="006D19B8">
        <w:t xml:space="preserve"> based on</w:t>
      </w:r>
      <w:r w:rsidRPr="00BC448D">
        <w:t xml:space="preserve"> freedom of AF of &gt;30 seconds duration, but in the clinical scenario it may be more appropriate to have alerts set to a longer duration, or based on manual transmissions only.</w:t>
      </w:r>
      <w:hyperlink w:anchor="_ENREF_22" w:tooltip="Lewalter, 2012 #14354" w:history="1">
        <w:r w:rsidRPr="00BC448D" w:rsidR="003C6665">
          <w:fldChar w:fldCharType="begin"/>
        </w:r>
        <w:r w:rsidR="003C6665">
          <w:instrText xml:space="preserve"> ADDIN EN.CITE &lt;EndNote&gt;&lt;Cite&gt;&lt;Author&gt;Lewalter&lt;/Author&gt;&lt;Year&gt;2012&lt;/Year&gt;&lt;RecNum&gt;14354&lt;/RecNum&gt;&lt;DisplayText&gt;&lt;style face="superscript"&gt;22&lt;/style&gt;&lt;/DisplayText&gt;&lt;record&gt;&lt;rec-number&gt;14354&lt;/rec-number&gt;&lt;foreign-keys&gt;&lt;key app="EN" db-id="2pwd2sff39s9x7earz8x9d5swwpvz0w2xdvt" timestamp="1666296162"&gt;14354&lt;/key&gt;&lt;/foreign-keys&gt;&lt;ref-type name="Journal Article"&gt;17&lt;/ref-type&gt;&lt;contributors&gt;&lt;authors&gt;&lt;author&gt;Lewalter, T.&lt;/author&gt;&lt;author&gt;Boriani, G.&lt;/author&gt;&lt;/authors&gt;&lt;/contributors&gt;&lt;auth-address&gt;Professor of Internal Medicine-Cardiology, University of Bonn, Bonn and Head, Department of Cardiology and Intensive Care, Isar Heart Centre Munich, Munich, Germany.&amp;#xD;Professor of Cardiology, University of Bologna, Bologna, Italy.&lt;/auth-address&gt;&lt;titles&gt;&lt;title&gt;Relevance of Monitoring Atrial Fibrillation in Clinical Practice&lt;/title&gt;&lt;secondary-title&gt;Arrhythm Electrophysiol Rev&lt;/secondary-title&gt;&lt;alt-title&gt;Arrhythmia &amp;amp; electrophysiology review&lt;/alt-title&gt;&lt;/titles&gt;&lt;periodical&gt;&lt;full-title&gt;Arrhythm Electrophysiol Rev&lt;/full-title&gt;&lt;abbr-1&gt;Arrhythmia &amp;amp; electrophysiology review&lt;/abbr-1&gt;&lt;/periodical&gt;&lt;alt-periodical&gt;&lt;full-title&gt;Arrhythm Electrophysiol Rev&lt;/full-title&gt;&lt;abbr-1&gt;Arrhythmia &amp;amp; electrophysiology review&lt;/abbr-1&gt;&lt;/alt-periodical&gt;&lt;pages&gt;54-58&lt;/pages&gt;&lt;volume&gt;1&lt;/volume&gt;&lt;number&gt;1&lt;/number&gt;&lt;dates&gt;&lt;year&gt;2012&lt;/year&gt;&lt;pub-dates&gt;&lt;date&gt;Sep&lt;/date&gt;&lt;/pub-dates&gt;&lt;/dates&gt;&lt;isbn&gt;2050-3369 (Print)&amp;#xD;2050-3369 (Linking)&lt;/isbn&gt;&lt;accession-num&gt;26835031&lt;/accession-num&gt;&lt;urls&gt;&lt;related-urls&gt;&lt;url&gt;http://www.ncbi.nlm.nih.gov/pubmed/26835031&lt;/url&gt;&lt;/related-urls&gt;&lt;/urls&gt;&lt;custom2&gt;4711515&lt;/custom2&gt;&lt;electronic-resource-num&gt;10.15420/aer.2012.1.54&lt;/electronic-resource-num&gt;&lt;/record&gt;&lt;/Cite&gt;&lt;/EndNote&gt;</w:instrText>
        </w:r>
        <w:r w:rsidRPr="00BC448D" w:rsidR="003C6665">
          <w:fldChar w:fldCharType="separate"/>
        </w:r>
        <w:r w:rsidRPr="003C6665" w:rsidR="003C6665">
          <w:rPr>
            <w:noProof/>
            <w:vertAlign w:val="superscript"/>
          </w:rPr>
          <w:t>22</w:t>
        </w:r>
        <w:r w:rsidRPr="00BC448D" w:rsidR="003C6665">
          <w:fldChar w:fldCharType="end"/>
        </w:r>
      </w:hyperlink>
      <w:r w:rsidRPr="00BC448D">
        <w:t xml:space="preserve"> The Confirm Rx™ AF burden counter includes all episodes, regardless of</w:t>
      </w:r>
      <w:r w:rsidRPr="00BC448D">
        <w:rPr>
          <w:color w:val="00B050"/>
        </w:rPr>
        <w:t xml:space="preserve"> </w:t>
      </w:r>
      <w:r w:rsidRPr="00BC448D">
        <w:t>duration threshold, and cannot be updated following adjudication</w:t>
      </w:r>
      <w:r w:rsidRPr="00BC448D" w:rsidR="006A262A">
        <w:t xml:space="preserve">. This </w:t>
      </w:r>
      <w:r w:rsidRPr="00BC448D">
        <w:t>may be considered a limitation</w:t>
      </w:r>
      <w:r w:rsidRPr="00BC448D" w:rsidR="006A262A">
        <w:t xml:space="preserve">; </w:t>
      </w:r>
      <w:r w:rsidRPr="00BC448D">
        <w:t xml:space="preserve">however, we report here that, with </w:t>
      </w:r>
      <w:r w:rsidRPr="00BC448D">
        <w:t>SharpSense</w:t>
      </w:r>
      <w:r w:rsidRPr="00BC448D">
        <w:t>™ technology, there is a reduction in the rate of FP detections.</w:t>
      </w:r>
      <w:hyperlink w:anchor="_ENREF_23" w:tooltip="Lee, 2018 #95" w:history="1">
        <w:r w:rsidRPr="00BC448D" w:rsidR="003C6665">
          <w:fldChar w:fldCharType="begin"/>
        </w:r>
        <w:r w:rsidR="003C6665">
          <w:instrText xml:space="preserve"> ADDIN EN.CITE &lt;EndNote&gt;&lt;Cite&gt;&lt;Author&gt;Lee&lt;/Author&gt;&lt;Year&gt;2018&lt;/Year&gt;&lt;RecNum&gt;95&lt;/RecNum&gt;&lt;DisplayText&gt;&lt;style face="superscript"&gt;23&lt;/style&gt;&lt;/DisplayText&gt;&lt;record&gt;&lt;rec-number&gt;95&lt;/rec-number&gt;&lt;foreign-keys&gt;&lt;key app="EN" db-id="2pwd2sff39s9x7earz8x9d5swwpvz0w2xdvt" timestamp="1559037862"&gt;95&lt;/key&gt;&lt;/foreign-keys&gt;&lt;ref-type name="Journal Article"&gt;17&lt;/ref-type&gt;&lt;contributors&gt;&lt;authors&gt;&lt;author&gt;Lee, R.&lt;/author&gt;&lt;author&gt;Mittal, S.&lt;/author&gt;&lt;/authors&gt;&lt;/contributors&gt;&lt;auth-address&gt;Department of Medicine, Cardiovascular Research Institute, and Institute for Regeneration Medicine, University of California, San Francisco, San Francisco, California.&amp;#xD;The Valley Health System, Ridgewood, New Jersey. Electronic address: mittsu@valleyhealth.com.&lt;/auth-address&gt;&lt;titles&gt;&lt;title&gt;Utility and limitations of long-term monitoring of atrial fibrillation using an implantable loop recorder&lt;/title&gt;&lt;secondary-title&gt;Heart Rhythm&lt;/secondary-title&gt;&lt;alt-title&gt;Heart rhythm&lt;/alt-title&gt;&lt;/titles&gt;&lt;periodical&gt;&lt;full-title&gt;Heart Rhythm&lt;/full-title&gt;&lt;/periodical&gt;&lt;alt-periodical&gt;&lt;full-title&gt;Heart Rhythm&lt;/full-title&gt;&lt;/alt-periodical&gt;&lt;pages&gt;287-295&lt;/pages&gt;&lt;volume&gt;15&lt;/volume&gt;&lt;number&gt;2&lt;/number&gt;&lt;keywords&gt;&lt;keyword&gt;Atrial Fibrillation/*physiopathology&lt;/keyword&gt;&lt;keyword&gt;Electrocardiography, Ambulatory/instrumentation/*statistics &amp;amp; numerical data&lt;/keyword&gt;&lt;keyword&gt;Electrodes, Implanted/*statistics &amp;amp; numerical data&lt;/keyword&gt;&lt;keyword&gt;Equipment Design&lt;/keyword&gt;&lt;keyword&gt;Humans&lt;/keyword&gt;&lt;keyword&gt;Time Factors&lt;/keyword&gt;&lt;/keywords&gt;&lt;dates&gt;&lt;year&gt;2018&lt;/year&gt;&lt;pub-dates&gt;&lt;date&gt;Feb&lt;/date&gt;&lt;/pub-dates&gt;&lt;/dates&gt;&lt;isbn&gt;1556-3871 (Electronic)&amp;#xD;1547-5271 (Linking)&lt;/isbn&gt;&lt;accession-num&gt;28919290&lt;/accession-num&gt;&lt;urls&gt;&lt;related-urls&gt;&lt;url&gt;http://www.ncbi.nlm.nih.gov/pubmed/28919290&lt;/url&gt;&lt;/related-urls&gt;&lt;/urls&gt;&lt;electronic-resource-num&gt;10.1016/j.hrthm.2017.09.009&lt;/electronic-resource-num&gt;&lt;/record&gt;&lt;/Cite&gt;&lt;/EndNote&gt;</w:instrText>
        </w:r>
        <w:r w:rsidRPr="00BC448D" w:rsidR="003C6665">
          <w:fldChar w:fldCharType="separate"/>
        </w:r>
        <w:r w:rsidRPr="003C6665" w:rsidR="003C6665">
          <w:rPr>
            <w:noProof/>
            <w:vertAlign w:val="superscript"/>
          </w:rPr>
          <w:t>23</w:t>
        </w:r>
        <w:r w:rsidRPr="00BC448D" w:rsidR="003C6665">
          <w:fldChar w:fldCharType="end"/>
        </w:r>
      </w:hyperlink>
      <w:r w:rsidRPr="00BC448D">
        <w:t xml:space="preserve"> As longer episodes, which are far more accurate, dominate in AF burden</w:t>
      </w:r>
      <w:r w:rsidRPr="00BC448D">
        <w:rPr>
          <w:rFonts w:cstheme="minorHAnsi"/>
        </w:rPr>
        <w:t xml:space="preserve"> , there will be a reasonable estimation of the ‘True-AF’ burden. </w:t>
      </w:r>
    </w:p>
    <w:p w:rsidR="000F34E8" w:rsidRPr="00BC448D" w:rsidP="000F34E8" w14:paraId="2D414398" w14:textId="069180EC">
      <w:pPr>
        <w:spacing w:after="120" w:line="480" w:lineRule="auto"/>
      </w:pPr>
      <w:r w:rsidRPr="00BC448D">
        <w:t xml:space="preserve">P-wave discriminator analysis is not available during adjudication, which could be potentially valuable to </w:t>
      </w:r>
      <w:r w:rsidRPr="00BC448D" w:rsidR="006D19B8">
        <w:t>clinicians</w:t>
      </w:r>
      <w:r w:rsidRPr="00BC448D">
        <w:t xml:space="preserve">. In many cases, P-waves were distinctly present during </w:t>
      </w:r>
      <w:r w:rsidR="00D97661">
        <w:t>episodes</w:t>
      </w:r>
      <w:r w:rsidRPr="00BC448D" w:rsidR="00D97661">
        <w:t xml:space="preserve"> </w:t>
      </w:r>
      <w:r w:rsidRPr="00BC448D">
        <w:t xml:space="preserve">of atrial ectopy and sinus arrhythmia </w:t>
      </w:r>
      <w:r w:rsidRPr="00BC448D" w:rsidR="007B02F0">
        <w:t xml:space="preserve">that </w:t>
      </w:r>
      <w:r w:rsidRPr="00BC448D">
        <w:t xml:space="preserve">were incorrectly labelled as AF, and it is unclear if the P-wave discriminators cannot detect these small deflections or if P-waves are incorrectly stacked during the analysis for a consistent P- wave pattern. </w:t>
      </w:r>
      <w:r w:rsidR="00D97661">
        <w:t>Conversely</w:t>
      </w:r>
      <w:r w:rsidRPr="00BC448D">
        <w:t xml:space="preserve">, </w:t>
      </w:r>
      <w:r w:rsidR="00D97661">
        <w:t xml:space="preserve">other episodes lacked visible </w:t>
      </w:r>
      <w:r w:rsidRPr="00BC448D">
        <w:t xml:space="preserve">P-wave, </w:t>
      </w:r>
      <w:r w:rsidR="00D97661">
        <w:t xml:space="preserve">yet </w:t>
      </w:r>
      <w:r w:rsidRPr="00BC448D">
        <w:t>the heart rate scatterplot clearly showed a regular pattern in keeping with ectopy. The main technical challenge appears to be the low amplitude P-waves in many ECGs.</w:t>
      </w:r>
      <w:r w:rsidRPr="00BC448D" w:rsidR="00B05277">
        <w:t xml:space="preserve"> </w:t>
      </w:r>
      <w:r w:rsidRPr="00BC448D">
        <w:t>Studies have consistently shown that the ectopy remains the primary source of FP episodes even after the introduction of P-wave discriminators.</w:t>
      </w:r>
      <w:r w:rsidRPr="00BC448D">
        <w:fldChar w:fldCharType="begin">
          <w:fldData xml:space="preserve">PEVuZE5vdGU+PENpdGU+PEF1dGhvcj5BZnphbDwvQXV0aG9yPjxZZWFyPjIwMjA8L1llYXI+PFJl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3C6665">
        <w:instrText xml:space="preserve"> ADDIN EN.CITE </w:instrText>
      </w:r>
      <w:r w:rsidR="003C6665">
        <w:fldChar w:fldCharType="begin">
          <w:fldData xml:space="preserve">PEVuZE5vdGU+PENpdGU+PEF1dGhvcj5BZnphbDwvQXV0aG9yPjxZZWFyPjIwMjA8L1llYXI+PFJl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3C6665">
        <w:instrText xml:space="preserve"> ADDIN EN.CITE.DATA </w:instrText>
      </w:r>
      <w:r w:rsidR="003C6665">
        <w:fldChar w:fldCharType="separate"/>
      </w:r>
      <w:r w:rsidR="003C6665">
        <w:fldChar w:fldCharType="end"/>
      </w:r>
      <w:r w:rsidRPr="00BC448D">
        <w:fldChar w:fldCharType="separate"/>
      </w:r>
      <w:hyperlink w:anchor="_ENREF_11" w:tooltip="Afzal, 2020 #3400" w:history="1">
        <w:r w:rsidRPr="003C6665" w:rsidR="003C6665">
          <w:rPr>
            <w:noProof/>
            <w:vertAlign w:val="superscript"/>
          </w:rPr>
          <w:t>11</w:t>
        </w:r>
      </w:hyperlink>
      <w:r w:rsidRPr="003C6665" w:rsidR="003C6665">
        <w:rPr>
          <w:noProof/>
          <w:vertAlign w:val="superscript"/>
        </w:rPr>
        <w:t xml:space="preserve">, </w:t>
      </w:r>
      <w:hyperlink w:anchor="_ENREF_24" w:tooltip="Ip, 2020 #2637" w:history="1">
        <w:r w:rsidRPr="003C6665" w:rsidR="003C6665">
          <w:rPr>
            <w:noProof/>
            <w:vertAlign w:val="superscript"/>
          </w:rPr>
          <w:t>24</w:t>
        </w:r>
      </w:hyperlink>
      <w:r w:rsidRPr="00BC448D">
        <w:fldChar w:fldCharType="end"/>
      </w:r>
      <w:r w:rsidRPr="00BC448D">
        <w:t xml:space="preserve"> As AF detection has historically relied on identifying and analysing R-R intervals, ICMs are primarily designed to accurately sense R-waves and, therefore, the recommended implant location is the left parasternal, 4</w:t>
      </w:r>
      <w:r w:rsidRPr="00BC448D">
        <w:rPr>
          <w:vertAlign w:val="superscript"/>
        </w:rPr>
        <w:t>th</w:t>
      </w:r>
      <w:r w:rsidRPr="00BC448D">
        <w:t xml:space="preserve"> intercostal space at a 45-degree angle. The Confirm Rx™ and LINQ™ have both incorporated P-wave discriminators to augment their AF detection accuracy</w:t>
      </w:r>
      <w:r w:rsidRPr="00BC448D" w:rsidR="00DC48EE">
        <w:t>,</w:t>
      </w:r>
      <w:r w:rsidRPr="00BC448D">
        <w:t xml:space="preserve"> but their implant location does not maximise the P-wave signal.</w:t>
      </w:r>
      <w:r w:rsidRPr="00BC448D" w:rsidR="00B05277">
        <w:t xml:space="preserve"> Indeed, a small study comparing P-wave visibility in patients with Confirm Rx and Reveal-LINQ found that in almost 30%</w:t>
      </w:r>
      <w:r w:rsidRPr="00BC448D" w:rsidR="00842638">
        <w:t xml:space="preserve"> of patients the P-wave</w:t>
      </w:r>
      <w:r w:rsidRPr="00BC448D" w:rsidR="00B05277">
        <w:t xml:space="preserve"> was not visible.</w:t>
      </w:r>
      <w:hyperlink w:anchor="_ENREF_25" w:tooltip="Schreiber, 2022 #16319" w:history="1">
        <w:r w:rsidRPr="00BC448D" w:rsidR="003C6665">
          <w:fldChar w:fldCharType="begin">
            <w:fldData xml:space="preserve">PEVuZE5vdGU+PENpdGU+PEF1dGhvcj5TY2hyZWliZXI8L0F1dGhvcj48WWVhcj4yMDIyPC9ZZWFy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</w:fldData>
          </w:fldChar>
        </w:r>
        <w:r w:rsidR="003C6665">
          <w:instrText xml:space="preserve"> ADDIN EN.CITE </w:instrText>
        </w:r>
        <w:r w:rsidR="003C6665">
          <w:fldChar w:fldCharType="begin">
            <w:fldData xml:space="preserve">PEVuZE5vdGU+PENpdGU+PEF1dGhvcj5TY2hyZWliZXI8L0F1dGhvcj48WWVhcj4yMDIyPC9ZZWFy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</w:fldData>
          </w:fldChar>
        </w:r>
        <w:r w:rsidR="003C6665">
          <w:instrText xml:space="preserve"> ADDIN EN.CITE.DATA </w:instrText>
        </w:r>
        <w:r w:rsidR="003C6665">
          <w:fldChar w:fldCharType="separate"/>
        </w:r>
        <w:r w:rsidR="003C6665">
          <w:fldChar w:fldCharType="end"/>
        </w:r>
        <w:r w:rsidRPr="00BC448D" w:rsidR="003C6665">
          <w:fldChar w:fldCharType="separate"/>
        </w:r>
        <w:r w:rsidRPr="003C6665" w:rsidR="003C6665">
          <w:rPr>
            <w:noProof/>
            <w:vertAlign w:val="superscript"/>
          </w:rPr>
          <w:t>25</w:t>
        </w:r>
        <w:r w:rsidRPr="00BC448D" w:rsidR="003C6665">
          <w:fldChar w:fldCharType="end"/>
        </w:r>
      </w:hyperlink>
      <w:r w:rsidRPr="00BC448D">
        <w:t xml:space="preserve"> Perhaps a less conventional position at the atrial level to improve P-wave sensing without compromising R-waves, as seen in some ECG patches, may yield better results and is worth exploring. For example, the Carnation Ambulatory Monitor (CAM) is designed to be a P-centric ECG patch</w:t>
      </w:r>
      <w:r w:rsidRPr="00BC448D" w:rsidR="00EB5302">
        <w:t>,</w:t>
      </w:r>
      <w:r w:rsidRPr="00BC448D">
        <w:t xml:space="preserve"> and it is applied more medially near the sternum. A small study comparing the CAM to the Zio-XT patch found that ECGs had higher clarity (100% vs 16%), mostly due to the quality of the P-wave signal.</w:t>
      </w:r>
      <w:hyperlink w:anchor="_ENREF_26" w:tooltip="Rho, 2018 #14269" w:history="1">
        <w:r w:rsidRPr="00BC448D" w:rsidR="003C6665">
          <w:fldChar w:fldCharType="begin">
            <w:fldData xml:space="preserve">PEVuZE5vdGU+PENpdGU+PEF1dGhvcj5SaG88L0F1dGhvcj48WWVhcj4yMDE4PC9ZZWFyPjxSZWNO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</w:fldData>
          </w:fldChar>
        </w:r>
        <w:r w:rsidR="003C6665">
          <w:instrText xml:space="preserve"> ADDIN EN.CITE </w:instrText>
        </w:r>
        <w:r w:rsidR="003C6665">
          <w:fldChar w:fldCharType="begin">
            <w:fldData xml:space="preserve">PEVuZE5vdGU+PENpdGU+PEF1dGhvcj5SaG88L0F1dGhvcj48WWVhcj4yMDE4PC9ZZWFyPjxSZWNO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</w:fldData>
          </w:fldChar>
        </w:r>
        <w:r w:rsidR="003C6665">
          <w:instrText xml:space="preserve"> ADDIN EN.CITE.DATA </w:instrText>
        </w:r>
        <w:r w:rsidR="003C6665">
          <w:fldChar w:fldCharType="separate"/>
        </w:r>
        <w:r w:rsidR="003C6665">
          <w:fldChar w:fldCharType="end"/>
        </w:r>
        <w:r w:rsidRPr="00BC448D" w:rsidR="003C6665">
          <w:fldChar w:fldCharType="separate"/>
        </w:r>
        <w:r w:rsidRPr="003C6665" w:rsidR="003C6665">
          <w:rPr>
            <w:noProof/>
            <w:vertAlign w:val="superscript"/>
          </w:rPr>
          <w:t>26</w:t>
        </w:r>
        <w:r w:rsidRPr="00BC448D" w:rsidR="003C6665">
          <w:fldChar w:fldCharType="end"/>
        </w:r>
      </w:hyperlink>
      <w:r w:rsidRPr="00BC448D">
        <w:softHyphen/>
      </w:r>
      <w:r w:rsidRPr="00BC448D">
        <w:softHyphen/>
      </w:r>
      <w:r w:rsidRPr="00BC448D">
        <w:softHyphen/>
      </w:r>
      <w:r w:rsidRPr="00BC448D">
        <w:softHyphen/>
      </w:r>
    </w:p>
    <w:p w:rsidR="000F34E8" w:rsidRPr="00BC448D" w:rsidP="000F34E8" w14:paraId="3BCADC2F" w14:textId="3665B424">
      <w:pPr>
        <w:spacing w:after="120" w:line="480" w:lineRule="auto"/>
      </w:pPr>
      <w:r w:rsidRPr="00BC448D">
        <w:t xml:space="preserve">The Confirm Rx™ is the first ICM to use </w:t>
      </w:r>
      <w:r w:rsidRPr="00BC448D">
        <w:rPr>
          <w:rFonts w:cs="Palatino"/>
          <w:color w:val="000000"/>
        </w:rPr>
        <w:t>Bluetooth</w:t>
      </w:r>
      <w:r w:rsidRPr="00BC448D">
        <w:rPr>
          <w:rStyle w:val="A8"/>
          <w:sz w:val="22"/>
          <w:szCs w:val="22"/>
        </w:rPr>
        <w:t>®</w:t>
      </w:r>
      <w:r w:rsidRPr="00BC448D">
        <w:rPr>
          <w:rStyle w:val="A8"/>
        </w:rPr>
        <w:t xml:space="preserve"> </w:t>
      </w:r>
      <w:r w:rsidRPr="00BC448D">
        <w:rPr>
          <w:rFonts w:cs="Palatino"/>
          <w:color w:val="000000"/>
        </w:rPr>
        <w:t>with Wi-Fi/cellular technology and a smartphone app (</w:t>
      </w:r>
      <w:r w:rsidRPr="00BC448D">
        <w:rPr>
          <w:rFonts w:cs="Palatino"/>
          <w:color w:val="000000"/>
        </w:rPr>
        <w:t>myMerlin</w:t>
      </w:r>
      <w:r w:rsidRPr="00BC448D">
        <w:rPr>
          <w:rFonts w:cs="Palatino"/>
          <w:color w:val="000000"/>
        </w:rPr>
        <w:t>™) to transmit data to its remote monitoring platform. Initial data from an American registry shows a widespread adoption</w:t>
      </w:r>
      <w:r w:rsidR="00834CE3">
        <w:rPr>
          <w:rFonts w:cs="Palatino"/>
          <w:color w:val="000000"/>
        </w:rPr>
        <w:t xml:space="preserve"> </w:t>
      </w:r>
      <w:r w:rsidRPr="00BC448D">
        <w:rPr>
          <w:rFonts w:cs="Palatino"/>
          <w:color w:val="000000"/>
        </w:rPr>
        <w:t xml:space="preserve"> with 97% of 5,666 patients registering the app and 92% sending at </w:t>
      </w:r>
      <w:r w:rsidRPr="00BC448D">
        <w:rPr>
          <w:rFonts w:cs="Palatino"/>
        </w:rPr>
        <w:t>least one transmission.</w:t>
      </w:r>
      <w:hyperlink w:anchor="_ENREF_27" w:tooltip="Tilz, 2021 #14270" w:history="1">
        <w:r w:rsidRPr="00BC448D" w:rsidR="003C6665">
          <w:rPr>
            <w:rFonts w:cs="Palatino"/>
          </w:rPr>
          <w:fldChar w:fldCharType="begin">
            <w:fldData xml:space="preserve">PEVuZE5vdGU+PENpdGU+PEF1dGhvcj5UaWx6PC9BdXRob3I+PFllYXI+MjAyMTwvWWVhcj48UmVj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</w:fldData>
          </w:fldChar>
        </w:r>
        <w:r w:rsidR="003C6665">
          <w:rPr>
            <w:rFonts w:cs="Palatino"/>
          </w:rPr>
          <w:instrText xml:space="preserve"> ADDIN EN.CITE </w:instrText>
        </w:r>
        <w:r w:rsidR="003C6665">
          <w:rPr>
            <w:rFonts w:cs="Palatino"/>
          </w:rPr>
          <w:fldChar w:fldCharType="begin">
            <w:fldData xml:space="preserve">PEVuZE5vdGU+PENpdGU+PEF1dGhvcj5UaWx6PC9BdXRob3I+PFllYXI+MjAyMTwvWWVhcj48UmVj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</w:fldData>
          </w:fldChar>
        </w:r>
        <w:r w:rsidR="003C6665">
          <w:rPr>
            <w:rFonts w:cs="Palatino"/>
          </w:rPr>
          <w:instrText xml:space="preserve"> ADDIN EN.CITE.DATA </w:instrText>
        </w:r>
        <w:r w:rsidR="003C6665">
          <w:rPr>
            <w:rFonts w:cs="Palatino"/>
          </w:rPr>
          <w:fldChar w:fldCharType="separate"/>
        </w:r>
        <w:r w:rsidR="003C6665">
          <w:rPr>
            <w:rFonts w:cs="Palatino"/>
          </w:rPr>
          <w:fldChar w:fldCharType="end"/>
        </w:r>
        <w:r w:rsidRPr="00BC448D" w:rsidR="003C6665">
          <w:rPr>
            <w:rFonts w:cs="Palatino"/>
          </w:rPr>
          <w:fldChar w:fldCharType="separate"/>
        </w:r>
        <w:r w:rsidRPr="003C6665" w:rsidR="003C6665">
          <w:rPr>
            <w:rFonts w:cs="Palatino"/>
            <w:noProof/>
            <w:vertAlign w:val="superscript"/>
          </w:rPr>
          <w:t>27</w:t>
        </w:r>
        <w:r w:rsidRPr="00BC448D" w:rsidR="003C6665">
          <w:rPr>
            <w:rFonts w:cs="Palatino"/>
          </w:rPr>
          <w:fldChar w:fldCharType="end"/>
        </w:r>
      </w:hyperlink>
      <w:r w:rsidRPr="00BC448D">
        <w:rPr>
          <w:rFonts w:cs="Palatino"/>
        </w:rPr>
        <w:t xml:space="preserve"> Using smartphones </w:t>
      </w:r>
      <w:r w:rsidR="00E178E0">
        <w:rPr>
          <w:rFonts w:cs="Palatino"/>
        </w:rPr>
        <w:t xml:space="preserve">instead of </w:t>
      </w:r>
      <w:r w:rsidRPr="00BC448D">
        <w:rPr>
          <w:rFonts w:cs="Palatino"/>
        </w:rPr>
        <w:t>traditional bedside monitors is more versatile</w:t>
      </w:r>
      <w:r w:rsidR="00E178E0">
        <w:rPr>
          <w:rFonts w:cs="Palatino"/>
        </w:rPr>
        <w:t xml:space="preserve">, </w:t>
      </w:r>
      <w:r w:rsidRPr="00BC448D">
        <w:rPr>
          <w:rFonts w:cs="Palatino"/>
        </w:rPr>
        <w:t xml:space="preserve"> </w:t>
      </w:r>
      <w:r w:rsidR="00E178E0">
        <w:rPr>
          <w:rFonts w:cs="Palatino"/>
        </w:rPr>
        <w:t xml:space="preserve">allowing </w:t>
      </w:r>
      <w:r w:rsidRPr="00BC448D">
        <w:rPr>
          <w:rFonts w:cs="Palatino"/>
        </w:rPr>
        <w:t xml:space="preserve">transmission from everywhere. The mean time from patient-activated episodes to Merlin.net availability was only 2.9 minutes; however, automatic transmission still occurred roughly once a day </w:t>
      </w:r>
      <w:r w:rsidRPr="00BC448D">
        <w:rPr>
          <w:rFonts w:cs="Palatino"/>
          <w:color w:val="000000"/>
        </w:rPr>
        <w:t>(mean time 18.5 hours).</w:t>
      </w:r>
      <w:hyperlink w:anchor="_ENREF_27" w:tooltip="Tilz, 2021 #14270" w:history="1">
        <w:r w:rsidRPr="00BC448D" w:rsidR="003C6665">
          <w:rPr>
            <w:rFonts w:cs="Palatino"/>
            <w:color w:val="000000"/>
          </w:rPr>
          <w:fldChar w:fldCharType="begin">
            <w:fldData xml:space="preserve">PEVuZE5vdGU+PENpdGU+PEF1dGhvcj5UaWx6PC9BdXRob3I+PFllYXI+MjAyMTwvWWVhcj48UmVj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</w:fldData>
          </w:fldChar>
        </w:r>
        <w:r w:rsidR="003C6665">
          <w:rPr>
            <w:rFonts w:cs="Palatino"/>
            <w:color w:val="000000"/>
          </w:rPr>
          <w:instrText xml:space="preserve"> ADDIN EN.CITE </w:instrText>
        </w:r>
        <w:r w:rsidR="003C6665">
          <w:rPr>
            <w:rFonts w:cs="Palatino"/>
            <w:color w:val="000000"/>
          </w:rPr>
          <w:fldChar w:fldCharType="begin">
            <w:fldData xml:space="preserve">PEVuZE5vdGU+PENpdGU+PEF1dGhvcj5UaWx6PC9BdXRob3I+PFllYXI+MjAyMTwvWWVhcj48UmVj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</w:fldData>
          </w:fldChar>
        </w:r>
        <w:r w:rsidR="003C6665">
          <w:rPr>
            <w:rFonts w:cs="Palatino"/>
            <w:color w:val="000000"/>
          </w:rPr>
          <w:instrText xml:space="preserve"> ADDIN EN.CITE.DATA </w:instrText>
        </w:r>
        <w:r w:rsidR="003C6665">
          <w:rPr>
            <w:rFonts w:cs="Palatino"/>
            <w:color w:val="000000"/>
          </w:rPr>
          <w:fldChar w:fldCharType="separate"/>
        </w:r>
        <w:r w:rsidR="003C6665">
          <w:rPr>
            <w:rFonts w:cs="Palatino"/>
            <w:color w:val="000000"/>
          </w:rPr>
          <w:fldChar w:fldCharType="end"/>
        </w:r>
        <w:r w:rsidRPr="00BC448D" w:rsidR="003C6665">
          <w:rPr>
            <w:rFonts w:cs="Palatino"/>
            <w:color w:val="000000"/>
          </w:rPr>
          <w:fldChar w:fldCharType="separate"/>
        </w:r>
        <w:r w:rsidRPr="003C6665" w:rsidR="003C6665">
          <w:rPr>
            <w:rFonts w:cs="Palatino"/>
            <w:noProof/>
            <w:color w:val="000000"/>
            <w:vertAlign w:val="superscript"/>
          </w:rPr>
          <w:t>27</w:t>
        </w:r>
        <w:r w:rsidRPr="00BC448D" w:rsidR="003C6665">
          <w:rPr>
            <w:rFonts w:cs="Palatino"/>
            <w:color w:val="000000"/>
          </w:rPr>
          <w:fldChar w:fldCharType="end"/>
        </w:r>
      </w:hyperlink>
      <w:r w:rsidRPr="00BC448D">
        <w:rPr>
          <w:rFonts w:cs="Palatino"/>
          <w:color w:val="000000"/>
        </w:rPr>
        <w:t xml:space="preserve"> Improved connectivity opens new management strategies if </w:t>
      </w:r>
      <w:r w:rsidRPr="00BC448D">
        <w:rPr>
          <w:rFonts w:cs="Palatino"/>
          <w:color w:val="000000"/>
        </w:rPr>
        <w:t xml:space="preserve">‘real-time’ transmissions and direct patient-feedback </w:t>
      </w:r>
      <w:r w:rsidR="00E178E0">
        <w:rPr>
          <w:rFonts w:cs="Palatino"/>
          <w:color w:val="000000"/>
        </w:rPr>
        <w:t>are</w:t>
      </w:r>
      <w:r w:rsidRPr="00BC448D" w:rsidR="00E178E0">
        <w:rPr>
          <w:rFonts w:cs="Palatino"/>
          <w:color w:val="000000"/>
        </w:rPr>
        <w:t xml:space="preserve"> </w:t>
      </w:r>
      <w:r w:rsidRPr="00BC448D">
        <w:rPr>
          <w:rFonts w:cs="Palatino"/>
          <w:color w:val="000000"/>
        </w:rPr>
        <w:t>enabled. For example, a novel concept of ‘pill-in-the-pocket’ oral anticoagulation has been explored in small feasibility studies using ICMs with bedside monitors.</w:t>
      </w:r>
      <w:hyperlink w:anchor="_ENREF_28" w:tooltip="Passman, 2016 #1364" w:history="1">
        <w:r w:rsidRPr="00BC448D" w:rsidR="003C6665">
          <w:rPr>
            <w:rFonts w:cs="Palatino"/>
            <w:color w:val="000000"/>
          </w:rPr>
          <w:fldChar w:fldCharType="begin">
            <w:fldData xml:space="preserve">PEVuZE5vdGU+PENpdGU+PEF1dGhvcj5QYXNzbWFuPC9BdXRob3I+PFllYXI+MjAxNjwvWWVhcj48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</w:fldData>
          </w:fldChar>
        </w:r>
        <w:r w:rsidR="003C6665">
          <w:rPr>
            <w:rFonts w:cs="Palatino"/>
            <w:color w:val="000000"/>
          </w:rPr>
          <w:instrText xml:space="preserve"> ADDIN EN.CITE </w:instrText>
        </w:r>
        <w:r w:rsidR="003C6665">
          <w:rPr>
            <w:rFonts w:cs="Palatino"/>
            <w:color w:val="000000"/>
          </w:rPr>
          <w:fldChar w:fldCharType="begin">
            <w:fldData xml:space="preserve">PEVuZE5vdGU+PENpdGU+PEF1dGhvcj5QYXNzbWFuPC9BdXRob3I+PFllYXI+MjAxNjwvWWVhcj48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</w:fldData>
          </w:fldChar>
        </w:r>
        <w:r w:rsidR="003C6665">
          <w:rPr>
            <w:rFonts w:cs="Palatino"/>
            <w:color w:val="000000"/>
          </w:rPr>
          <w:instrText xml:space="preserve"> ADDIN EN.CITE.DATA </w:instrText>
        </w:r>
        <w:r w:rsidR="003C6665">
          <w:rPr>
            <w:rFonts w:cs="Palatino"/>
            <w:color w:val="000000"/>
          </w:rPr>
          <w:fldChar w:fldCharType="separate"/>
        </w:r>
        <w:r w:rsidR="003C6665">
          <w:rPr>
            <w:rFonts w:cs="Palatino"/>
            <w:color w:val="000000"/>
          </w:rPr>
          <w:fldChar w:fldCharType="end"/>
        </w:r>
        <w:r w:rsidRPr="00BC448D" w:rsidR="003C6665">
          <w:rPr>
            <w:rFonts w:cs="Palatino"/>
            <w:color w:val="000000"/>
          </w:rPr>
          <w:fldChar w:fldCharType="separate"/>
        </w:r>
        <w:r w:rsidRPr="003C6665" w:rsidR="003C6665">
          <w:rPr>
            <w:rFonts w:cs="Palatino"/>
            <w:noProof/>
            <w:color w:val="000000"/>
            <w:vertAlign w:val="superscript"/>
          </w:rPr>
          <w:t>28-30</w:t>
        </w:r>
        <w:r w:rsidRPr="00BC448D" w:rsidR="003C6665">
          <w:rPr>
            <w:rFonts w:cs="Palatino"/>
            <w:color w:val="000000"/>
          </w:rPr>
          <w:fldChar w:fldCharType="end"/>
        </w:r>
      </w:hyperlink>
      <w:r w:rsidRPr="00BC448D">
        <w:rPr>
          <w:rFonts w:cs="Palatino"/>
          <w:color w:val="000000"/>
        </w:rPr>
        <w:t xml:space="preserve"> </w:t>
      </w:r>
      <w:r w:rsidRPr="00BC448D">
        <w:t>In REACT.COM</w:t>
      </w:r>
      <w:hyperlink w:anchor="_ENREF_28" w:tooltip="Passman, 2016 #1364" w:history="1">
        <w:r w:rsidRPr="00BC448D" w:rsidR="003C6665">
          <w:fldChar w:fldCharType="begin">
            <w:fldData xml:space="preserve">PEVuZE5vdGU+PENpdGU+PEF1dGhvcj5QYXNzbWFuPC9BdXRob3I+PFllYXI+MjAxNjwvWWVhcj48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</w:fldData>
          </w:fldChar>
        </w:r>
        <w:r w:rsidR="003C6665">
          <w:instrText xml:space="preserve"> ADDIN EN.CITE </w:instrText>
        </w:r>
        <w:r w:rsidR="003C6665">
          <w:fldChar w:fldCharType="begin">
            <w:fldData xml:space="preserve">PEVuZE5vdGU+PENpdGU+PEF1dGhvcj5QYXNzbWFuPC9BdXRob3I+PFllYXI+MjAxNjwvWWVhcj48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</w:fldData>
          </w:fldChar>
        </w:r>
        <w:r w:rsidR="003C6665">
          <w:instrText xml:space="preserve"> ADDIN EN.CITE.DATA </w:instrText>
        </w:r>
        <w:r w:rsidR="003C6665">
          <w:fldChar w:fldCharType="separate"/>
        </w:r>
        <w:r w:rsidR="003C6665">
          <w:fldChar w:fldCharType="end"/>
        </w:r>
        <w:r w:rsidRPr="00BC448D" w:rsidR="003C6665">
          <w:fldChar w:fldCharType="separate"/>
        </w:r>
        <w:r w:rsidRPr="003C6665" w:rsidR="003C6665">
          <w:rPr>
            <w:noProof/>
            <w:vertAlign w:val="superscript"/>
          </w:rPr>
          <w:t>28</w:t>
        </w:r>
        <w:r w:rsidRPr="00BC448D" w:rsidR="003C6665">
          <w:fldChar w:fldCharType="end"/>
        </w:r>
      </w:hyperlink>
      <w:r w:rsidRPr="00BC448D">
        <w:t>, 59 patients over a mean follow-up of 1.3 years generated 24,004 transmissions. This workflow is challenging, time-consuming, expensive</w:t>
      </w:r>
      <w:r w:rsidR="00E178E0">
        <w:t>,</w:t>
      </w:r>
      <w:r w:rsidRPr="00BC448D">
        <w:t xml:space="preserve"> and lacks scalability. A more elegant solution is an ICM which connects with patients’ smartphone and alerts them in ‘real-time’ when AF is detected. Although the current AF episode duration threshold that requires</w:t>
      </w:r>
      <w:r w:rsidRPr="00BC448D" w:rsidR="006D19B8">
        <w:t xml:space="preserve"> oral anticoagulation </w:t>
      </w:r>
      <w:r w:rsidRPr="00BC448D">
        <w:t xml:space="preserve">is unknown, some studies used AF </w:t>
      </w:r>
      <w:r w:rsidRPr="00BC448D">
        <w:rPr>
          <w:rFonts w:cstheme="minorHAnsi"/>
        </w:rPr>
        <w:t>≥</w:t>
      </w:r>
      <w:r w:rsidRPr="00BC448D">
        <w:t xml:space="preserve"> 1hour.</w:t>
      </w:r>
      <w:r w:rsidRPr="00BC448D" w:rsidR="00C651A8">
        <w:fldChar w:fldCharType="begin">
          <w:fldData xml:space="preserve">PEVuZE5vdGU+PENpdGU+PEF1dGhvcj5adWVybjwvQXV0aG9yPjxSZWNOdW0+ODQ3MDwvUmVjTnVt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</w:fldData>
        </w:fldChar>
      </w:r>
      <w:r w:rsidR="003C6665">
        <w:instrText xml:space="preserve"> ADDIN EN.CITE </w:instrText>
      </w:r>
      <w:r w:rsidR="003C6665">
        <w:fldChar w:fldCharType="begin">
          <w:fldData xml:space="preserve">PEVuZE5vdGU+PENpdGU+PEF1dGhvcj5adWVybjwvQXV0aG9yPjxSZWNOdW0+ODQ3MDwvUmVjTnVt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</w:fldData>
        </w:fldChar>
      </w:r>
      <w:r w:rsidR="003C6665">
        <w:instrText xml:space="preserve"> ADDIN EN.CITE.DATA </w:instrText>
      </w:r>
      <w:r w:rsidR="003C6665">
        <w:fldChar w:fldCharType="separate"/>
      </w:r>
      <w:r w:rsidR="003C6665">
        <w:fldChar w:fldCharType="end"/>
      </w:r>
      <w:r w:rsidRPr="00BC448D" w:rsidR="00C651A8">
        <w:fldChar w:fldCharType="separate"/>
      </w:r>
      <w:hyperlink w:anchor="_ENREF_28" w:tooltip="Passman, 2016 #1364" w:history="1">
        <w:r w:rsidRPr="003C6665" w:rsidR="003C6665">
          <w:rPr>
            <w:noProof/>
            <w:vertAlign w:val="superscript"/>
          </w:rPr>
          <w:t>28</w:t>
        </w:r>
      </w:hyperlink>
      <w:r w:rsidRPr="003C6665" w:rsidR="003C6665">
        <w:rPr>
          <w:noProof/>
          <w:vertAlign w:val="superscript"/>
        </w:rPr>
        <w:t xml:space="preserve">, </w:t>
      </w:r>
      <w:hyperlink w:anchor="_ENREF_31" w:tooltip="Zuern,  #8470" w:history="1">
        <w:r w:rsidRPr="003C6665" w:rsidR="003C6665">
          <w:rPr>
            <w:noProof/>
            <w:vertAlign w:val="superscript"/>
          </w:rPr>
          <w:t>31</w:t>
        </w:r>
      </w:hyperlink>
      <w:r w:rsidRPr="00BC448D" w:rsidR="00C651A8">
        <w:fldChar w:fldCharType="end"/>
      </w:r>
      <w:r w:rsidRPr="00BC448D">
        <w:t xml:space="preserve"> In this scenario, there may be a reasonable trade-off between shortening the time without OAC and the AF detection</w:t>
      </w:r>
      <w:r w:rsidRPr="00BC448D" w:rsidR="00257E63">
        <w:t xml:space="preserve"> performance</w:t>
      </w:r>
      <w:r w:rsidRPr="00BC448D">
        <w:t xml:space="preserve">: approximately 1 in 10 patients would restart OAC inappropriately, likely for a few days, until adjudication confirmed a FP episode. </w:t>
      </w:r>
    </w:p>
    <w:p w:rsidR="000F34E8" w:rsidRPr="00BC448D" w:rsidP="000F34E8" w14:paraId="706DD93A" w14:textId="77777777">
      <w:pPr>
        <w:rPr>
          <w:b/>
          <w:bCs/>
        </w:rPr>
      </w:pPr>
    </w:p>
    <w:p w:rsidR="000F34E8" w:rsidRPr="00BC448D" w:rsidP="000F34E8" w14:paraId="41338453" w14:textId="77777777">
      <w:pPr>
        <w:jc w:val="left"/>
        <w:rPr>
          <w:b/>
          <w:bCs/>
        </w:rPr>
      </w:pPr>
      <w:r w:rsidRPr="00BC448D">
        <w:rPr>
          <w:b/>
          <w:bCs/>
        </w:rPr>
        <w:t>LIMITATIONS</w:t>
      </w:r>
    </w:p>
    <w:p w:rsidR="000F34E8" w:rsidRPr="00BC448D" w:rsidP="00C16E30" w14:paraId="70684089" w14:textId="3E4D0EB3">
      <w:pPr>
        <w:spacing w:line="480" w:lineRule="auto"/>
      </w:pPr>
      <w:r w:rsidRPr="00BC448D">
        <w:t>First, a ‘gold-standard’ ambulatory ECG monitor was not available and</w:t>
      </w:r>
      <w:r w:rsidRPr="00BC448D" w:rsidR="00E04FCA">
        <w:t xml:space="preserve"> hence,</w:t>
      </w:r>
      <w:r w:rsidRPr="00BC448D">
        <w:t xml:space="preserve"> metrics such as sensitivity and specificity cannot be derived from our dataset. However, DETECT-AF</w:t>
      </w:r>
      <w:hyperlink w:anchor="_ENREF_9" w:tooltip="Nölker, 2016 #1444" w:history="1">
        <w:r w:rsidRPr="00BC448D" w:rsidR="003C6665">
          <w:fldChar w:fldCharType="begin">
            <w:fldData xml:space="preserve">PEVuZE5vdGU+PENpdGU+PEF1dGhvcj5Ow7Zsa2VyPC9BdXRob3I+PFllYXI+MjAxNjwvWWVhcj48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</w:fldData>
          </w:fldChar>
        </w:r>
        <w:r w:rsidR="003C6665">
          <w:instrText xml:space="preserve"> ADDIN EN.CITE </w:instrText>
        </w:r>
        <w:r w:rsidR="003C6665">
          <w:fldChar w:fldCharType="begin">
            <w:fldData xml:space="preserve">PEVuZE5vdGU+PENpdGU+PEF1dGhvcj5Ow7Zsa2VyPC9BdXRob3I+PFllYXI+MjAxNjwvWWVhcj48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</w:fldData>
          </w:fldChar>
        </w:r>
        <w:r w:rsidR="003C6665">
          <w:instrText xml:space="preserve"> ADDIN EN.CITE.DATA </w:instrText>
        </w:r>
        <w:r w:rsidR="003C6665">
          <w:fldChar w:fldCharType="separate"/>
        </w:r>
        <w:r w:rsidR="003C6665">
          <w:fldChar w:fldCharType="end"/>
        </w:r>
        <w:r w:rsidRPr="00BC448D" w:rsidR="003C6665">
          <w:fldChar w:fldCharType="separate"/>
        </w:r>
        <w:r w:rsidRPr="003C6665" w:rsidR="003C6665">
          <w:rPr>
            <w:noProof/>
            <w:vertAlign w:val="superscript"/>
          </w:rPr>
          <w:t>9</w:t>
        </w:r>
        <w:r w:rsidRPr="00BC448D" w:rsidR="003C6665">
          <w:fldChar w:fldCharType="end"/>
        </w:r>
      </w:hyperlink>
      <w:r w:rsidRPr="00BC448D">
        <w:t xml:space="preserve"> reported a high sensitivity for AF episodes </w:t>
      </w:r>
      <w:r w:rsidR="006656EB">
        <w:t>making</w:t>
      </w:r>
      <w:r w:rsidRPr="00BC448D" w:rsidR="00EA2961">
        <w:t xml:space="preserve"> </w:t>
      </w:r>
      <w:r w:rsidRPr="00BC448D">
        <w:t xml:space="preserve">it is unlikely that many AF episodes were missed. PPV is a useful parameter of diagnostic </w:t>
      </w:r>
      <w:r w:rsidRPr="00BC448D" w:rsidR="00C0566A">
        <w:t>performance</w:t>
      </w:r>
      <w:r w:rsidR="006656EB">
        <w:t xml:space="preserve"> and </w:t>
      </w:r>
      <w:r w:rsidRPr="00BC448D">
        <w:t>can be used to compare the Confirm Rx™ to other ICMs.</w:t>
      </w:r>
      <w:r w:rsidRPr="00BC448D" w:rsidR="003425DB">
        <w:t xml:space="preserve"> </w:t>
      </w:r>
      <w:bookmarkStart w:id="22" w:name="_Hlk136351546"/>
      <w:r w:rsidRPr="00BC448D" w:rsidR="00C16E30">
        <w:t xml:space="preserve">Moreover, </w:t>
      </w:r>
      <w:r w:rsidR="006656EB">
        <w:t>the limited duration of ambulatory monitoring restricts the analysis of longer AF episodes and the assessment of overall AF burden</w:t>
      </w:r>
      <w:r w:rsidRPr="00BC448D" w:rsidR="00C16E30">
        <w:t>.</w:t>
      </w:r>
      <w:r w:rsidRPr="00BC448D" w:rsidR="00446DCA">
        <w:t xml:space="preserve"> </w:t>
      </w:r>
      <w:bookmarkEnd w:id="22"/>
      <w:r w:rsidRPr="00BC448D">
        <w:t xml:space="preserve">Second, we had limited information regarding baseline characteristics, such as body mass index and implant location, which could </w:t>
      </w:r>
      <w:r w:rsidR="006656EB">
        <w:t>affect</w:t>
      </w:r>
      <w:r w:rsidRPr="00BC448D">
        <w:t xml:space="preserve"> the </w:t>
      </w:r>
      <w:r w:rsidR="006656EB">
        <w:t>overall</w:t>
      </w:r>
      <w:r w:rsidRPr="00BC448D" w:rsidR="006656EB">
        <w:t xml:space="preserve"> </w:t>
      </w:r>
      <w:r w:rsidRPr="00BC448D">
        <w:t>quality of ECG recordings and sensed R-waves. Third, we considered the first 120</w:t>
      </w:r>
      <w:r w:rsidR="00E178E0">
        <w:t xml:space="preserve"> </w:t>
      </w:r>
      <w:r w:rsidRPr="00BC448D">
        <w:t xml:space="preserve">seconds of the ECG </w:t>
      </w:r>
      <w:r w:rsidRPr="00BC448D" w:rsidR="00365928">
        <w:t xml:space="preserve">to </w:t>
      </w:r>
      <w:r w:rsidRPr="00BC448D">
        <w:t>represent</w:t>
      </w:r>
      <w:r w:rsidRPr="00BC448D" w:rsidR="003E3082">
        <w:t xml:space="preserve"> </w:t>
      </w:r>
      <w:r w:rsidRPr="00BC448D">
        <w:t xml:space="preserve">the entire episode when estimating the </w:t>
      </w:r>
      <w:r w:rsidRPr="00BC448D" w:rsidR="00C0566A">
        <w:t>performance</w:t>
      </w:r>
      <w:r w:rsidRPr="00BC448D">
        <w:t xml:space="preserve"> of AF episode detection and AF burden. </w:t>
      </w:r>
      <w:r w:rsidRPr="00BC448D" w:rsidR="00FB2BDC">
        <w:t>Finally</w:t>
      </w:r>
      <w:r w:rsidRPr="00BC448D">
        <w:t xml:space="preserve">, this study reflects UK practice where syncope is the commonest indication for an </w:t>
      </w:r>
      <w:r w:rsidRPr="00BC448D">
        <w:t>ICM</w:t>
      </w:r>
      <w:r w:rsidR="00E178E0">
        <w:t>.The</w:t>
      </w:r>
      <w:r w:rsidR="00E178E0">
        <w:t xml:space="preserve"> </w:t>
      </w:r>
      <w:r w:rsidRPr="00BC448D">
        <w:t>PPV for each cohort should be interpreted with caution due to the imbalance in the number of patients.</w:t>
      </w:r>
    </w:p>
    <w:p w:rsidR="00C16E30" w:rsidRPr="00BC448D" w:rsidP="000F34E8" w14:paraId="2377FAD1" w14:textId="77777777">
      <w:pPr>
        <w:rPr>
          <w:b/>
          <w:bCs/>
        </w:rPr>
      </w:pPr>
    </w:p>
    <w:p w:rsidR="00C6475E" w:rsidRPr="00BC448D" w:rsidP="000F34E8" w14:paraId="6CD0F0DE" w14:textId="77777777">
      <w:pPr>
        <w:rPr>
          <w:b/>
          <w:bCs/>
        </w:rPr>
      </w:pPr>
    </w:p>
    <w:p w:rsidR="000F34E8" w:rsidRPr="00BC448D" w:rsidP="000F34E8" w14:paraId="694DCF95" w14:textId="77777777">
      <w:pPr>
        <w:spacing w:after="120" w:line="480" w:lineRule="auto"/>
        <w:rPr>
          <w:sz w:val="24"/>
          <w:szCs w:val="24"/>
        </w:rPr>
      </w:pPr>
      <w:r w:rsidRPr="00BC448D">
        <w:rPr>
          <w:b/>
          <w:bCs/>
          <w:sz w:val="24"/>
          <w:szCs w:val="24"/>
        </w:rPr>
        <w:t>CONCLUSION</w:t>
      </w:r>
    </w:p>
    <w:p w:rsidR="000F34E8" w:rsidRPr="00BC448D" w:rsidP="000F34E8" w14:paraId="69218874" w14:textId="4A04BB53">
      <w:pPr>
        <w:spacing w:after="120" w:line="480" w:lineRule="auto"/>
      </w:pPr>
      <w:r w:rsidRPr="00BC448D">
        <w:t xml:space="preserve">The diagnostic performance of the AF algorithm in the novel Confirm Rx with </w:t>
      </w:r>
      <w:r w:rsidRPr="00BC448D">
        <w:t>SharpSense</w:t>
      </w:r>
      <w:r w:rsidRPr="00BC448D">
        <w:t xml:space="preserve">™ technology was </w:t>
      </w:r>
      <w:r w:rsidRPr="00BC448D" w:rsidR="00624F8A">
        <w:t>75%</w:t>
      </w:r>
      <w:r w:rsidR="00E178E0">
        <w:t xml:space="preserve">, with the highest accuracy </w:t>
      </w:r>
      <w:r w:rsidR="00E178E0">
        <w:t>oibserved</w:t>
      </w:r>
      <w:r w:rsidR="00E178E0">
        <w:t xml:space="preserve"> in </w:t>
      </w:r>
      <w:r w:rsidRPr="00BC448D">
        <w:t>longer AF episodes</w:t>
      </w:r>
      <w:r w:rsidRPr="00BC448D" w:rsidR="00AC72AC">
        <w:t xml:space="preserve">. </w:t>
      </w:r>
      <w:r w:rsidRPr="00BC448D" w:rsidR="00DB479D">
        <w:t xml:space="preserve">Confirm Rx performance was </w:t>
      </w:r>
      <w:r w:rsidRPr="00BC448D" w:rsidR="00AE6F9F">
        <w:t>significantly</w:t>
      </w:r>
      <w:r w:rsidRPr="00BC448D" w:rsidR="00DB479D">
        <w:t xml:space="preserve"> better in men than women</w:t>
      </w:r>
      <w:r w:rsidR="00E178E0">
        <w:t xml:space="preserve">, with rates of </w:t>
      </w:r>
      <w:r w:rsidRPr="00BC448D" w:rsidR="00DB479D">
        <w:t xml:space="preserve">83.8% </w:t>
      </w:r>
      <w:r w:rsidR="00E178E0">
        <w:t xml:space="preserve">and </w:t>
      </w:r>
      <w:r w:rsidRPr="00BC448D" w:rsidR="00DB479D">
        <w:t>64.3%, respectively</w:t>
      </w:r>
      <w:r w:rsidRPr="00BC448D" w:rsidR="000A01B2">
        <w:t>.</w:t>
      </w:r>
      <w:r w:rsidRPr="00BC448D">
        <w:t xml:space="preserve"> R</w:t>
      </w:r>
      <w:r w:rsidRPr="00BC448D" w:rsidR="00AC72AC">
        <w:t xml:space="preserve"> </w:t>
      </w:r>
      <w:r w:rsidRPr="00BC448D">
        <w:t>-wave parameters were excellent and remain</w:t>
      </w:r>
      <w:r w:rsidRPr="00BC448D" w:rsidR="00FB2BDC">
        <w:t>ed</w:t>
      </w:r>
      <w:r w:rsidRPr="00BC448D">
        <w:t xml:space="preserve"> stable during follow-up</w:t>
      </w:r>
      <w:r w:rsidRPr="00BC448D" w:rsidR="00AC72AC">
        <w:t>.</w:t>
      </w:r>
      <w:r w:rsidRPr="00BC448D">
        <w:t xml:space="preserve"> </w:t>
      </w:r>
      <w:bookmarkStart w:id="23" w:name="_Hlk136352821"/>
      <w:r w:rsidRPr="00BC448D">
        <w:t>The Confirm Rx™ AF detection</w:t>
      </w:r>
      <w:r w:rsidRPr="00BC448D" w:rsidR="00686D37">
        <w:t xml:space="preserve"> demonstrates an improved</w:t>
      </w:r>
      <w:r w:rsidRPr="00BC448D">
        <w:t xml:space="preserve"> </w:t>
      </w:r>
      <w:r w:rsidRPr="00BC448D" w:rsidR="00FE3338">
        <w:t>performance</w:t>
      </w:r>
      <w:r w:rsidRPr="00BC448D">
        <w:t xml:space="preserve"> </w:t>
      </w:r>
      <w:r w:rsidR="00E178E0">
        <w:t xml:space="preserve">compared </w:t>
      </w:r>
      <w:r w:rsidR="00E178E0">
        <w:t xml:space="preserve">to </w:t>
      </w:r>
      <w:r w:rsidRPr="00BC448D" w:rsidR="00E178E0">
        <w:t xml:space="preserve"> </w:t>
      </w:r>
      <w:r w:rsidRPr="00BC448D" w:rsidR="00BF109E">
        <w:t>its</w:t>
      </w:r>
      <w:r w:rsidRPr="00BC448D">
        <w:t xml:space="preserve"> previous iteration</w:t>
      </w:r>
      <w:bookmarkEnd w:id="23"/>
      <w:r w:rsidRPr="00BC448D" w:rsidR="00C6475E">
        <w:t>.</w:t>
      </w:r>
      <w:r w:rsidRPr="00BC448D" w:rsidR="00BF109E">
        <w:t xml:space="preserve"> However, </w:t>
      </w:r>
      <w:r w:rsidRPr="00BC448D">
        <w:t xml:space="preserve">ectopy is still </w:t>
      </w:r>
      <w:r w:rsidR="00E178E0">
        <w:t>accounts</w:t>
      </w:r>
      <w:r w:rsidRPr="00BC448D" w:rsidR="00E178E0">
        <w:t xml:space="preserve"> </w:t>
      </w:r>
      <w:r w:rsidRPr="00BC448D">
        <w:t xml:space="preserve">for </w:t>
      </w:r>
      <w:r w:rsidRPr="00BC448D" w:rsidR="00624F8A">
        <w:t>most</w:t>
      </w:r>
      <w:r w:rsidRPr="00BC448D">
        <w:t xml:space="preserve"> FP episodes despite the introduction of P-wave discriminators. </w:t>
      </w:r>
    </w:p>
    <w:p w:rsidR="000F34E8" w:rsidRPr="00BC448D" w:rsidP="000F34E8" w14:paraId="467CB79C" w14:textId="77777777">
      <w:pPr>
        <w:spacing w:after="120" w:line="480" w:lineRule="auto"/>
      </w:pPr>
    </w:p>
    <w:p w:rsidR="000F34E8" w:rsidRPr="00BC448D" w:rsidP="000F34E8" w14:paraId="4E16FB4D" w14:textId="51319CA8">
      <w:pPr>
        <w:spacing w:after="120" w:line="480" w:lineRule="auto"/>
        <w:jc w:val="left"/>
        <w:sectPr w:rsidSect="00F2271F">
          <w:pgSz w:w="11906" w:h="16838"/>
          <w:pgMar w:top="1440" w:right="1440" w:bottom="1440" w:left="1440" w:header="708" w:footer="708" w:gutter="0"/>
          <w:lnNumType w:countBy="1" w:restart="continuous"/>
          <w:cols w:space="708"/>
          <w:docGrid w:linePitch="360"/>
        </w:sectPr>
      </w:pPr>
    </w:p>
    <w:p w:rsidR="000F34E8" w:rsidRPr="00BC448D" w:rsidP="000F34E8" w14:paraId="1F8C964C" w14:textId="7D6E62FB">
      <w:pPr>
        <w:jc w:val="left"/>
        <w:rPr>
          <w:b/>
          <w:bCs/>
        </w:rPr>
      </w:pPr>
      <w:r w:rsidRPr="00BC448D">
        <w:rPr>
          <w:b/>
          <w:bCs/>
        </w:rPr>
        <w:t>REFERENCES</w:t>
      </w:r>
    </w:p>
    <w:p w:rsidR="003C6665" w:rsidRPr="003C6665" w:rsidP="003C6665" w14:paraId="08638657" w14:textId="77777777">
      <w:pPr>
        <w:pStyle w:val="EndNoteBibliography"/>
        <w:spacing w:after="0"/>
        <w:ind w:left="720" w:hanging="720"/>
      </w:pPr>
      <w:r w:rsidRPr="00BC448D">
        <w:rPr>
          <w:b/>
          <w:bCs/>
        </w:rPr>
        <w:fldChar w:fldCharType="begin"/>
      </w:r>
      <w:r w:rsidRPr="00BC448D">
        <w:rPr>
          <w:b/>
          <w:bCs/>
        </w:rPr>
        <w:instrText xml:space="preserve"> ADDIN EN.REFLIST </w:instrText>
      </w:r>
      <w:r w:rsidRPr="00BC448D">
        <w:rPr>
          <w:b/>
          <w:bCs/>
        </w:rPr>
        <w:fldChar w:fldCharType="separate"/>
      </w:r>
      <w:bookmarkStart w:id="24" w:name="_ENREF_1"/>
      <w:r w:rsidRPr="003C6665">
        <w:rPr>
          <w:b/>
        </w:rPr>
        <w:t>1.</w:t>
      </w:r>
      <w:r w:rsidRPr="003C6665">
        <w:tab/>
      </w:r>
      <w:bookmarkStart w:id="25" w:name="_Hlk170106002"/>
      <w:r w:rsidRPr="003C6665">
        <w:t>Hindricks G, Potpara T, Dagres N, et al. 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 Eur Heart J</w:t>
      </w:r>
      <w:r w:rsidRPr="003C6665">
        <w:rPr>
          <w:i/>
        </w:rPr>
        <w:t xml:space="preserve"> </w:t>
      </w:r>
      <w:r w:rsidRPr="003C6665">
        <w:t>2020</w:t>
      </w:r>
      <w:bookmarkEnd w:id="25"/>
      <w:r w:rsidRPr="003C6665">
        <w:t>.</w:t>
      </w:r>
      <w:bookmarkEnd w:id="24"/>
    </w:p>
    <w:p w:rsidR="003C6665" w:rsidRPr="003C6665" w:rsidP="003C6665" w14:paraId="32F5AE3C" w14:textId="77777777">
      <w:pPr>
        <w:pStyle w:val="EndNoteBibliography"/>
        <w:spacing w:after="0"/>
        <w:ind w:left="720" w:hanging="720"/>
      </w:pPr>
      <w:bookmarkStart w:id="26" w:name="_ENREF_2"/>
      <w:r w:rsidRPr="003C6665">
        <w:rPr>
          <w:b/>
        </w:rPr>
        <w:t>2.</w:t>
      </w:r>
      <w:r w:rsidRPr="003C6665">
        <w:tab/>
        <w:t>Sanna T, Diener HC, Passman RS, et al. Cryptogenic stroke and underlying atrial fibrillation. The New England journal of medicine</w:t>
      </w:r>
      <w:r w:rsidRPr="003C6665">
        <w:rPr>
          <w:i/>
        </w:rPr>
        <w:t xml:space="preserve"> </w:t>
      </w:r>
      <w:r w:rsidRPr="003C6665">
        <w:t>Jun 26 2014;370:2478-2486.</w:t>
      </w:r>
      <w:bookmarkEnd w:id="26"/>
    </w:p>
    <w:p w:rsidR="003C6665" w:rsidRPr="003C6665" w:rsidP="003C6665" w14:paraId="209AB39F" w14:textId="77777777">
      <w:pPr>
        <w:pStyle w:val="EndNoteBibliography"/>
        <w:spacing w:after="0"/>
        <w:ind w:left="720" w:hanging="720"/>
      </w:pPr>
      <w:bookmarkStart w:id="27" w:name="_ENREF_3"/>
      <w:r w:rsidRPr="003C6665">
        <w:rPr>
          <w:b/>
        </w:rPr>
        <w:t>3.</w:t>
      </w:r>
      <w:r w:rsidRPr="003C6665">
        <w:tab/>
        <w:t>Ziegler PD, Rogers JD, Ferreira SW, et al. Long-term detection of atrial fibrillation with insertable cardiac monitors in a real-world cryptogenic stroke population. Int J Cardiol</w:t>
      </w:r>
      <w:r w:rsidRPr="003C6665">
        <w:rPr>
          <w:i/>
        </w:rPr>
        <w:t xml:space="preserve"> </w:t>
      </w:r>
      <w:r w:rsidRPr="003C6665">
        <w:t>Oct 1 2017;244:175-179.</w:t>
      </w:r>
      <w:bookmarkEnd w:id="27"/>
    </w:p>
    <w:p w:rsidR="003C6665" w:rsidRPr="003C6665" w:rsidP="003C6665" w14:paraId="714C748F" w14:textId="77777777">
      <w:pPr>
        <w:pStyle w:val="EndNoteBibliography"/>
        <w:spacing w:after="0"/>
        <w:ind w:left="720" w:hanging="720"/>
      </w:pPr>
      <w:bookmarkStart w:id="28" w:name="_ENREF_4"/>
      <w:r w:rsidRPr="003C6665">
        <w:rPr>
          <w:b/>
        </w:rPr>
        <w:t>4.</w:t>
      </w:r>
      <w:r w:rsidRPr="003C6665">
        <w:tab/>
        <w:t>Kapa S, Epstein AE, Callans DJ, et al. Assessing arrhythmia burden after catheter ablation of atrial fibrillation using an implantable loop recorder: the ABACUS study. J Cardiovasc Electrophysiol</w:t>
      </w:r>
      <w:r w:rsidRPr="003C6665">
        <w:rPr>
          <w:i/>
        </w:rPr>
        <w:t xml:space="preserve"> </w:t>
      </w:r>
      <w:r w:rsidRPr="003C6665">
        <w:t>Aug 2013;24:875-881.</w:t>
      </w:r>
      <w:bookmarkEnd w:id="28"/>
    </w:p>
    <w:p w:rsidR="003C6665" w:rsidRPr="003C6665" w:rsidP="003C6665" w14:paraId="2A255718" w14:textId="77777777">
      <w:pPr>
        <w:pStyle w:val="EndNoteBibliography"/>
        <w:spacing w:after="0"/>
        <w:ind w:left="720" w:hanging="720"/>
      </w:pPr>
      <w:bookmarkStart w:id="29" w:name="_ENREF_5"/>
      <w:r w:rsidRPr="003C6665">
        <w:rPr>
          <w:b/>
        </w:rPr>
        <w:t>5.</w:t>
      </w:r>
      <w:r w:rsidRPr="003C6665">
        <w:tab/>
        <w:t>Mittal S, Pokushalov E, Romanov A, et al. Long-term ECG monitoring using an implantable loop recorder for the detection of atrial fibrillation after cavotricuspid isthmus ablation in patients with atrial flutter. Heart Rhythm</w:t>
      </w:r>
      <w:r w:rsidRPr="003C6665">
        <w:rPr>
          <w:i/>
        </w:rPr>
        <w:t xml:space="preserve"> </w:t>
      </w:r>
      <w:r w:rsidRPr="003C6665">
        <w:t>Nov 2013;10:1598-1604.</w:t>
      </w:r>
      <w:bookmarkEnd w:id="29"/>
    </w:p>
    <w:p w:rsidR="003C6665" w:rsidRPr="003C6665" w:rsidP="003C6665" w14:paraId="70CDCD0D" w14:textId="77777777">
      <w:pPr>
        <w:pStyle w:val="EndNoteBibliography"/>
        <w:spacing w:after="0"/>
        <w:ind w:left="720" w:hanging="720"/>
      </w:pPr>
      <w:bookmarkStart w:id="30" w:name="_ENREF_6"/>
      <w:r w:rsidRPr="003C6665">
        <w:rPr>
          <w:b/>
        </w:rPr>
        <w:t>6.</w:t>
      </w:r>
      <w:r w:rsidRPr="003C6665">
        <w:tab/>
        <w:t>Wechselberger S, Kronborg M, Huo Y, et al. Continuous monitoring after atrial fibrillation ablation: the LINQ AF study. Europace</w:t>
      </w:r>
      <w:r w:rsidRPr="003C6665">
        <w:rPr>
          <w:i/>
        </w:rPr>
        <w:t xml:space="preserve"> </w:t>
      </w:r>
      <w:r w:rsidRPr="003C6665">
        <w:t>Nov 1 2018;20:f312-f320.</w:t>
      </w:r>
      <w:bookmarkEnd w:id="30"/>
    </w:p>
    <w:p w:rsidR="003C6665" w:rsidRPr="003C6665" w:rsidP="003C6665" w14:paraId="536CDD03" w14:textId="77777777">
      <w:pPr>
        <w:pStyle w:val="EndNoteBibliography"/>
        <w:spacing w:after="0"/>
        <w:ind w:left="720" w:hanging="720"/>
      </w:pPr>
      <w:bookmarkStart w:id="31" w:name="_ENREF_7"/>
      <w:r w:rsidRPr="003C6665">
        <w:rPr>
          <w:b/>
        </w:rPr>
        <w:t>7.</w:t>
      </w:r>
      <w:r w:rsidRPr="003C6665">
        <w:tab/>
        <w:t>Charitos EI, Ziegler PD, Stierle U, et al. Long-term outcomes after surgical ablation for atrial fibrillation in patients with continuous heart rhythm monitoring devices. Interact Cardiovasc Thorac Surg</w:t>
      </w:r>
      <w:r w:rsidRPr="003C6665">
        <w:rPr>
          <w:i/>
        </w:rPr>
        <w:t xml:space="preserve"> </w:t>
      </w:r>
      <w:r w:rsidRPr="003C6665">
        <w:t>Dec 2015;21:712-721.</w:t>
      </w:r>
      <w:bookmarkEnd w:id="31"/>
    </w:p>
    <w:p w:rsidR="003C6665" w:rsidRPr="003C6665" w:rsidP="003C6665" w14:paraId="48FB88A8" w14:textId="77777777">
      <w:pPr>
        <w:pStyle w:val="EndNoteBibliography"/>
        <w:spacing w:after="0"/>
        <w:ind w:left="720" w:hanging="720"/>
      </w:pPr>
      <w:bookmarkStart w:id="32" w:name="_ENREF_8"/>
      <w:r w:rsidRPr="003C6665">
        <w:rPr>
          <w:b/>
        </w:rPr>
        <w:t>8.</w:t>
      </w:r>
      <w:r w:rsidRPr="003C6665">
        <w:tab/>
        <w:t>El-Chami MF, Merchant FM, Smith P, et al. Management of New-Onset Postoperative Atrial Fibrillation Utilizing Insertable Cardiac Monitor Technology to Observe Recurrence of AF (MONITOR-AF). Pacing Clin Electrophysiol</w:t>
      </w:r>
      <w:r w:rsidRPr="003C6665">
        <w:rPr>
          <w:i/>
        </w:rPr>
        <w:t xml:space="preserve"> </w:t>
      </w:r>
      <w:r w:rsidRPr="003C6665">
        <w:t>Oct 2016;39:1083-1089.</w:t>
      </w:r>
      <w:bookmarkEnd w:id="32"/>
    </w:p>
    <w:p w:rsidR="003C6665" w:rsidRPr="003C6665" w:rsidP="003C6665" w14:paraId="6FD15584" w14:textId="77777777">
      <w:pPr>
        <w:pStyle w:val="EndNoteBibliography"/>
        <w:spacing w:after="0"/>
        <w:ind w:left="720" w:hanging="720"/>
      </w:pPr>
      <w:bookmarkStart w:id="33" w:name="_ENREF_9"/>
      <w:r w:rsidRPr="003C6665">
        <w:rPr>
          <w:b/>
        </w:rPr>
        <w:t>9.</w:t>
      </w:r>
      <w:r w:rsidRPr="003C6665">
        <w:tab/>
        <w:t>Nölker G, Mayer J, Boldt LH, et al. Performance of an Implantable Cardiac Monitor to Detect Atrial Fibrillation: Results of the DETECT AF Study. J Cardiovasc Electrophysiol</w:t>
      </w:r>
      <w:r w:rsidRPr="003C6665">
        <w:rPr>
          <w:i/>
        </w:rPr>
        <w:t xml:space="preserve"> </w:t>
      </w:r>
      <w:r w:rsidRPr="003C6665">
        <w:t>Dec 2016;27:1403-1410.</w:t>
      </w:r>
      <w:bookmarkEnd w:id="33"/>
    </w:p>
    <w:p w:rsidR="003C6665" w:rsidRPr="003C6665" w:rsidP="003C6665" w14:paraId="16088279" w14:textId="77777777">
      <w:pPr>
        <w:pStyle w:val="EndNoteBibliography"/>
        <w:spacing w:after="0"/>
        <w:ind w:left="720" w:hanging="720"/>
      </w:pPr>
      <w:bookmarkStart w:id="34" w:name="_ENREF_10"/>
      <w:r w:rsidRPr="003C6665">
        <w:rPr>
          <w:b/>
        </w:rPr>
        <w:t>10.</w:t>
      </w:r>
      <w:r w:rsidRPr="003C6665">
        <w:tab/>
        <w:t>Hindricks G, Pokushalov E, Urban L, et al. Performance of a new leadless implantable cardiac monitor in detecting and quantifying atrial fibrillation: Results of the XPECT trial. Circ Arrhythm Electrophysiol</w:t>
      </w:r>
      <w:r w:rsidRPr="003C6665">
        <w:rPr>
          <w:i/>
        </w:rPr>
        <w:t xml:space="preserve"> </w:t>
      </w:r>
      <w:r w:rsidRPr="003C6665">
        <w:t>Apr 2010;3:141-147.</w:t>
      </w:r>
      <w:bookmarkEnd w:id="34"/>
    </w:p>
    <w:p w:rsidR="003C6665" w:rsidRPr="003C6665" w:rsidP="003C6665" w14:paraId="1AAB319A" w14:textId="77777777">
      <w:pPr>
        <w:pStyle w:val="EndNoteBibliography"/>
        <w:spacing w:after="0"/>
        <w:ind w:left="720" w:hanging="720"/>
      </w:pPr>
      <w:bookmarkStart w:id="35" w:name="_ENREF_11"/>
      <w:r w:rsidRPr="003C6665">
        <w:rPr>
          <w:b/>
        </w:rPr>
        <w:t>11.</w:t>
      </w:r>
      <w:r w:rsidRPr="003C6665">
        <w:tab/>
        <w:t>Afzal MR, Mease J, Koppert T, et al. Incidence of false-positive transmissions during remote rhythm monitoring with implantable loop recorders. Heart Rhythm</w:t>
      </w:r>
      <w:r w:rsidRPr="003C6665">
        <w:rPr>
          <w:i/>
        </w:rPr>
        <w:t xml:space="preserve"> </w:t>
      </w:r>
      <w:r w:rsidRPr="003C6665">
        <w:t>2020/01/01/ 2020;17:75-80.</w:t>
      </w:r>
      <w:bookmarkEnd w:id="35"/>
    </w:p>
    <w:p w:rsidR="003C6665" w:rsidRPr="003C6665" w:rsidP="003C6665" w14:paraId="47CA5470" w14:textId="77777777">
      <w:pPr>
        <w:pStyle w:val="EndNoteBibliography"/>
        <w:spacing w:after="0"/>
        <w:ind w:left="720" w:hanging="720"/>
      </w:pPr>
      <w:bookmarkStart w:id="36" w:name="_ENREF_12"/>
      <w:r w:rsidRPr="003C6665">
        <w:rPr>
          <w:b/>
        </w:rPr>
        <w:t>12.</w:t>
      </w:r>
      <w:r w:rsidRPr="003C6665">
        <w:tab/>
        <w:t>Simovic S, Providencia R, Barra S, et al. The use of remote monitoring of cardiac implantable devices during the COVID-19 pandemic: an EHRA physician survey. Europace : European pacing, arrhythmias, and cardiac electrophysiology : journal of the working groups on cardiac pacing, arrhythmias, and cardiac cellular electrophysiology of the European Society of Cardiology</w:t>
      </w:r>
      <w:r w:rsidRPr="003C6665">
        <w:rPr>
          <w:i/>
        </w:rPr>
        <w:t xml:space="preserve"> </w:t>
      </w:r>
      <w:r w:rsidRPr="003C6665">
        <w:t>2022;24:473-480.</w:t>
      </w:r>
      <w:bookmarkEnd w:id="36"/>
    </w:p>
    <w:p w:rsidR="003C6665" w:rsidRPr="003C6665" w:rsidP="003C6665" w14:paraId="3CB185D0" w14:textId="77777777">
      <w:pPr>
        <w:pStyle w:val="EndNoteBibliography"/>
        <w:spacing w:after="0"/>
        <w:ind w:left="720" w:hanging="720"/>
      </w:pPr>
      <w:bookmarkStart w:id="37" w:name="_ENREF_13"/>
      <w:r w:rsidRPr="003C6665">
        <w:rPr>
          <w:b/>
        </w:rPr>
        <w:t>13.</w:t>
      </w:r>
      <w:r w:rsidRPr="003C6665">
        <w:tab/>
        <w:t>Healey JS, Connolly SJ, Gold MR, et al. Subclinical Atrial Fibrillation and the Risk of Stroke. New England Journal of Medicine</w:t>
      </w:r>
      <w:r w:rsidRPr="003C6665">
        <w:rPr>
          <w:i/>
        </w:rPr>
        <w:t xml:space="preserve"> </w:t>
      </w:r>
      <w:r w:rsidRPr="003C6665">
        <w:t>2012;366:120-129.</w:t>
      </w:r>
      <w:bookmarkEnd w:id="37"/>
    </w:p>
    <w:p w:rsidR="003C6665" w:rsidRPr="003C6665" w:rsidP="003C6665" w14:paraId="721779DC" w14:textId="77777777">
      <w:pPr>
        <w:pStyle w:val="EndNoteBibliography"/>
        <w:spacing w:after="0"/>
        <w:ind w:left="720" w:hanging="720"/>
      </w:pPr>
      <w:bookmarkStart w:id="38" w:name="_ENREF_14"/>
      <w:r w:rsidRPr="003C6665">
        <w:rPr>
          <w:b/>
        </w:rPr>
        <w:t>14.</w:t>
      </w:r>
      <w:r w:rsidRPr="003C6665">
        <w:tab/>
        <w:t>Reiffel JA, Verma A, Kowey PR, et al. Incidence of Previously Undiagnosed Atrial Fibrillation Using Insertable Cardiac Monitors in a High-Risk Population: The REVEAL AF Study. JAMA Cardiol</w:t>
      </w:r>
      <w:r w:rsidRPr="003C6665">
        <w:rPr>
          <w:i/>
        </w:rPr>
        <w:t xml:space="preserve"> </w:t>
      </w:r>
      <w:r w:rsidRPr="003C6665">
        <w:t>Oct 1 2017;2:1120-1127.</w:t>
      </w:r>
      <w:bookmarkEnd w:id="38"/>
    </w:p>
    <w:p w:rsidR="003C6665" w:rsidRPr="003C6665" w:rsidP="003C6665" w14:paraId="2781D07E" w14:textId="77777777">
      <w:pPr>
        <w:pStyle w:val="EndNoteBibliography"/>
        <w:spacing w:after="0"/>
        <w:ind w:left="720" w:hanging="720"/>
      </w:pPr>
      <w:bookmarkStart w:id="39" w:name="_ENREF_15"/>
      <w:r w:rsidRPr="003C6665">
        <w:rPr>
          <w:b/>
        </w:rPr>
        <w:t>15.</w:t>
      </w:r>
      <w:r w:rsidRPr="003C6665">
        <w:tab/>
        <w:t>Svendsen JH, Diederichsen SZ, Hojberg S, et al. Implantable loop recorder detection of atrial fibrillation to prevent stroke (The LOOP Study): a randomised controlled trial. Lancet;398:1507-1516.</w:t>
      </w:r>
      <w:bookmarkEnd w:id="39"/>
    </w:p>
    <w:p w:rsidR="003C6665" w:rsidRPr="003C6665" w:rsidP="003C6665" w14:paraId="35359C61" w14:textId="77777777">
      <w:pPr>
        <w:pStyle w:val="EndNoteBibliography"/>
        <w:spacing w:after="0"/>
        <w:ind w:left="720" w:hanging="720"/>
      </w:pPr>
      <w:bookmarkStart w:id="40" w:name="_ENREF_16"/>
      <w:r w:rsidRPr="003C6665">
        <w:rPr>
          <w:b/>
        </w:rPr>
        <w:t>16.</w:t>
      </w:r>
      <w:r w:rsidRPr="003C6665">
        <w:tab/>
        <w:t>Evaluation of Clinic Impact of Confirm Rx 1.2 Algorithm Enhancements. Abbott Document 60098828. April 2019.</w:t>
      </w:r>
      <w:bookmarkEnd w:id="40"/>
    </w:p>
    <w:p w:rsidR="003C6665" w:rsidRPr="003C6665" w:rsidP="003C6665" w14:paraId="7AE713C7" w14:textId="77777777">
      <w:pPr>
        <w:pStyle w:val="EndNoteBibliography"/>
        <w:spacing w:after="0"/>
        <w:ind w:left="720" w:hanging="720"/>
      </w:pPr>
      <w:bookmarkStart w:id="41" w:name="_ENREF_17"/>
      <w:r w:rsidRPr="003C6665">
        <w:rPr>
          <w:b/>
        </w:rPr>
        <w:t>17.</w:t>
      </w:r>
      <w:r w:rsidRPr="003C6665">
        <w:tab/>
        <w:t>Swale M, Paul V, Delacroix S. Changes in R-wave amplitude at implantation are associated with gender and orientation of insertable cardiac monitor: observations from the confirm Rx™ body posture and physical activity study. Oct 8 2022;22:439.</w:t>
      </w:r>
      <w:bookmarkEnd w:id="41"/>
    </w:p>
    <w:p w:rsidR="003C6665" w:rsidRPr="003C6665" w:rsidP="003C6665" w14:paraId="483C546F" w14:textId="77777777">
      <w:pPr>
        <w:pStyle w:val="EndNoteBibliography"/>
        <w:spacing w:after="0"/>
        <w:ind w:left="720" w:hanging="720"/>
      </w:pPr>
      <w:bookmarkStart w:id="42" w:name="_ENREF_18"/>
      <w:r w:rsidRPr="003C6665">
        <w:rPr>
          <w:b/>
        </w:rPr>
        <w:t>18.</w:t>
      </w:r>
      <w:r w:rsidRPr="003C6665">
        <w:tab/>
        <w:t>Ip J, Jaffe B, Castellani M, et al. Accuracy of arrhythmia detection in implantable cardiac monitors: A prospective randomized clinical trial comparing Reveal LINQ and Confirm Rx. Pacing Clin Electrophysiol</w:t>
      </w:r>
      <w:r w:rsidRPr="003C6665">
        <w:rPr>
          <w:i/>
        </w:rPr>
        <w:t xml:space="preserve"> </w:t>
      </w:r>
      <w:r w:rsidRPr="003C6665">
        <w:t>Nov 2020;43:1344-1350.</w:t>
      </w:r>
      <w:bookmarkEnd w:id="42"/>
    </w:p>
    <w:p w:rsidR="003C6665" w:rsidRPr="003C6665" w:rsidP="003C6665" w14:paraId="40A4B32D" w14:textId="77777777">
      <w:pPr>
        <w:pStyle w:val="EndNoteBibliography"/>
        <w:spacing w:after="0"/>
        <w:ind w:left="720" w:hanging="720"/>
      </w:pPr>
      <w:bookmarkStart w:id="43" w:name="_ENREF_19"/>
      <w:r w:rsidRPr="003C6665">
        <w:rPr>
          <w:b/>
        </w:rPr>
        <w:t>19.</w:t>
      </w:r>
      <w:r w:rsidRPr="003C6665">
        <w:tab/>
        <w:t>Quartieri F, Harish M. New insertable cardiac monitors show high diagnostic yield and good safety profile in real-world clinical practice: results from the international prospective observational SMART Registry. May 19 2023;25.</w:t>
      </w:r>
      <w:bookmarkEnd w:id="43"/>
    </w:p>
    <w:p w:rsidR="003C6665" w:rsidRPr="003C6665" w:rsidP="003C6665" w14:paraId="7C14A384" w14:textId="77777777">
      <w:pPr>
        <w:pStyle w:val="EndNoteBibliography"/>
        <w:spacing w:after="0"/>
        <w:ind w:left="720" w:hanging="720"/>
      </w:pPr>
      <w:bookmarkStart w:id="44" w:name="_ENREF_20"/>
      <w:r w:rsidRPr="003C6665">
        <w:rPr>
          <w:b/>
        </w:rPr>
        <w:t>20.</w:t>
      </w:r>
      <w:r w:rsidRPr="003C6665">
        <w:tab/>
        <w:t>Gardner RS, Quartieri F, Betts TR, et al. Reducing the electrogram review burden imposed by insertable cardiac monitors. Apr 2022;33:741-750.</w:t>
      </w:r>
      <w:bookmarkEnd w:id="44"/>
    </w:p>
    <w:p w:rsidR="003C6665" w:rsidRPr="003C6665" w:rsidP="003C6665" w14:paraId="15FAB7D2" w14:textId="77777777">
      <w:pPr>
        <w:pStyle w:val="EndNoteBibliography"/>
        <w:spacing w:after="0"/>
        <w:ind w:left="720" w:hanging="720"/>
      </w:pPr>
      <w:bookmarkStart w:id="45" w:name="_ENREF_21"/>
      <w:r w:rsidRPr="003C6665">
        <w:rPr>
          <w:b/>
        </w:rPr>
        <w:t>21.</w:t>
      </w:r>
      <w:r w:rsidRPr="003C6665">
        <w:tab/>
      </w:r>
      <w:bookmarkStart w:id="46" w:name="_Hlk170106058"/>
      <w:r w:rsidRPr="003C6665">
        <w:t>Mittal S, Rogers J, Sarkar S, et al. Real-world performance of an enhanced atrial fibrillation detection algorithm in an insertable cardiac monitor. Heart Rhythm</w:t>
      </w:r>
      <w:r w:rsidRPr="003C6665">
        <w:rPr>
          <w:i/>
        </w:rPr>
        <w:t xml:space="preserve"> </w:t>
      </w:r>
      <w:r w:rsidRPr="003C6665">
        <w:t>Aug 2016;13:1624-1630.</w:t>
      </w:r>
      <w:bookmarkEnd w:id="45"/>
    </w:p>
    <w:p w:rsidR="003C6665" w:rsidRPr="003C6665" w:rsidP="003C6665" w14:paraId="6FF097D1" w14:textId="77777777">
      <w:pPr>
        <w:pStyle w:val="EndNoteBibliography"/>
        <w:spacing w:after="0"/>
        <w:ind w:left="720" w:hanging="720"/>
      </w:pPr>
      <w:bookmarkStart w:id="47" w:name="_ENREF_22"/>
      <w:bookmarkEnd w:id="46"/>
      <w:r w:rsidRPr="003C6665">
        <w:rPr>
          <w:b/>
        </w:rPr>
        <w:t>22.</w:t>
      </w:r>
      <w:r w:rsidRPr="003C6665">
        <w:tab/>
        <w:t>Lewalter T, Boriani G. Relevance of Monitoring Atrial Fibrillation in Clinical Practice. Arrhythmia &amp; electrophysiology review</w:t>
      </w:r>
      <w:r w:rsidRPr="003C6665">
        <w:rPr>
          <w:i/>
        </w:rPr>
        <w:t xml:space="preserve"> </w:t>
      </w:r>
      <w:r w:rsidRPr="003C6665">
        <w:t>Sep 2012;1:54-58.</w:t>
      </w:r>
      <w:bookmarkEnd w:id="47"/>
    </w:p>
    <w:p w:rsidR="003C6665" w:rsidRPr="003C6665" w:rsidP="003C6665" w14:paraId="7AC04218" w14:textId="77777777">
      <w:pPr>
        <w:pStyle w:val="EndNoteBibliography"/>
        <w:spacing w:after="0"/>
        <w:ind w:left="720" w:hanging="720"/>
      </w:pPr>
      <w:bookmarkStart w:id="48" w:name="_ENREF_23"/>
      <w:r w:rsidRPr="003C6665">
        <w:rPr>
          <w:b/>
        </w:rPr>
        <w:t>23.</w:t>
      </w:r>
      <w:r w:rsidRPr="003C6665">
        <w:tab/>
        <w:t>Lee R, Mittal S. Utility and limitations of long-term monitoring of atrial fibrillation using an implantable loop recorder. Heart Rhythm</w:t>
      </w:r>
      <w:r w:rsidRPr="003C6665">
        <w:rPr>
          <w:i/>
        </w:rPr>
        <w:t xml:space="preserve"> </w:t>
      </w:r>
      <w:r w:rsidRPr="003C6665">
        <w:t>Feb 2018;15:287-295.</w:t>
      </w:r>
      <w:bookmarkEnd w:id="48"/>
    </w:p>
    <w:p w:rsidR="003C6665" w:rsidRPr="003C6665" w:rsidP="003C6665" w14:paraId="0E973D94" w14:textId="77777777">
      <w:pPr>
        <w:pStyle w:val="EndNoteBibliography"/>
        <w:spacing w:after="0"/>
        <w:ind w:left="720" w:hanging="720"/>
      </w:pPr>
      <w:bookmarkStart w:id="49" w:name="_ENREF_24"/>
      <w:r w:rsidRPr="003C6665">
        <w:rPr>
          <w:b/>
        </w:rPr>
        <w:t>24.</w:t>
      </w:r>
      <w:r w:rsidRPr="003C6665">
        <w:tab/>
        <w:t>Ip J, Jaffe B, Castellani M, et al. Accuracy of arrhythmia detection in implantable cardiac monitors: A prospective randomized clinical trial comparing Reveal LINQ and Confirm Rx. Pacing Clin Electrophysiol</w:t>
      </w:r>
      <w:r w:rsidRPr="003C6665">
        <w:rPr>
          <w:i/>
        </w:rPr>
        <w:t xml:space="preserve"> </w:t>
      </w:r>
      <w:r w:rsidRPr="003C6665">
        <w:t>November 2020;43:1344-1350.</w:t>
      </w:r>
      <w:bookmarkEnd w:id="49"/>
    </w:p>
    <w:p w:rsidR="003C6665" w:rsidRPr="003C6665" w:rsidP="003C6665" w14:paraId="5193ACAE" w14:textId="77777777">
      <w:pPr>
        <w:pStyle w:val="EndNoteBibliography"/>
        <w:spacing w:after="0"/>
        <w:ind w:left="720" w:hanging="720"/>
      </w:pPr>
      <w:bookmarkStart w:id="50" w:name="_ENREF_25"/>
      <w:r w:rsidRPr="003C6665">
        <w:rPr>
          <w:b/>
        </w:rPr>
        <w:t>25.</w:t>
      </w:r>
      <w:r w:rsidRPr="003C6665">
        <w:tab/>
        <w:t>Schreiber T, Cretnik A, Schauerte P, et al. P-wave detection performance of the BioMonitor III, Confirm Rx and Reveal Linq implantable loop recorders. J Electrocardiol</w:t>
      </w:r>
      <w:r w:rsidRPr="003C6665">
        <w:rPr>
          <w:i/>
        </w:rPr>
        <w:t xml:space="preserve"> </w:t>
      </w:r>
      <w:r w:rsidRPr="003C6665">
        <w:t>Mar-Apr 2022;71:62-66.</w:t>
      </w:r>
      <w:bookmarkEnd w:id="50"/>
    </w:p>
    <w:p w:rsidR="003C6665" w:rsidRPr="003C6665" w:rsidP="003C6665" w14:paraId="25045845" w14:textId="77777777">
      <w:pPr>
        <w:pStyle w:val="EndNoteBibliography"/>
        <w:spacing w:after="0"/>
        <w:ind w:left="720" w:hanging="720"/>
      </w:pPr>
      <w:bookmarkStart w:id="51" w:name="_ENREF_26"/>
      <w:r w:rsidRPr="003C6665">
        <w:rPr>
          <w:b/>
        </w:rPr>
        <w:t>26.</w:t>
      </w:r>
      <w:r w:rsidRPr="003C6665">
        <w:tab/>
        <w:t>Rho R, Vossler M, Blancher S, et al. Comparison of 2 ambulatory patch ECG monitors: The benefit of the P-wave and signal clarity. Am Heart J</w:t>
      </w:r>
      <w:r w:rsidRPr="003C6665">
        <w:rPr>
          <w:i/>
        </w:rPr>
        <w:t xml:space="preserve"> </w:t>
      </w:r>
      <w:r w:rsidRPr="003C6665">
        <w:t>Sep 2018;203:109-117.</w:t>
      </w:r>
      <w:bookmarkEnd w:id="51"/>
    </w:p>
    <w:p w:rsidR="003C6665" w:rsidRPr="003C6665" w:rsidP="003C6665" w14:paraId="3A618DE1" w14:textId="77777777">
      <w:pPr>
        <w:pStyle w:val="EndNoteBibliography"/>
        <w:spacing w:after="0"/>
        <w:ind w:left="720" w:hanging="720"/>
      </w:pPr>
      <w:bookmarkStart w:id="52" w:name="_ENREF_27"/>
      <w:r w:rsidRPr="003C6665">
        <w:rPr>
          <w:b/>
        </w:rPr>
        <w:t>27.</w:t>
      </w:r>
      <w:r w:rsidRPr="003C6665">
        <w:tab/>
        <w:t>Tilz RR, Shaik N, Piorkowski C, et al. Real-world Adoption of Smartphone-based Remote Monitoring Using the Confirm Rx™ Insertable Cardiac Monitor. The Journal of innovations in cardiac rhythm management</w:t>
      </w:r>
      <w:r w:rsidRPr="003C6665">
        <w:rPr>
          <w:i/>
        </w:rPr>
        <w:t xml:space="preserve"> </w:t>
      </w:r>
      <w:r w:rsidRPr="003C6665">
        <w:t>Aug 2021;12:4613-4620.</w:t>
      </w:r>
      <w:bookmarkEnd w:id="52"/>
    </w:p>
    <w:p w:rsidR="003C6665" w:rsidRPr="003C6665" w:rsidP="003C6665" w14:paraId="2DBD2051" w14:textId="77777777">
      <w:pPr>
        <w:pStyle w:val="EndNoteBibliography"/>
        <w:spacing w:after="0"/>
        <w:ind w:left="720" w:hanging="720"/>
      </w:pPr>
      <w:bookmarkStart w:id="53" w:name="_ENREF_28"/>
      <w:r w:rsidRPr="003C6665">
        <w:rPr>
          <w:b/>
        </w:rPr>
        <w:t>28.</w:t>
      </w:r>
      <w:r w:rsidRPr="003C6665">
        <w:tab/>
        <w:t>Passman R, Leong-Sit P, Andrei AC, et al. Targeted Anticoagulation for Atrial Fibrillation Guided by Continuous Rhythm Assessment With an Insertable Cardiac Monitor: The Rhythm Evaluation for Anticoagulation With Continuous Monitoring (REACT.COM) Pilot Study. J Cardiovasc Electrophysiol</w:t>
      </w:r>
      <w:r w:rsidRPr="003C6665">
        <w:rPr>
          <w:i/>
        </w:rPr>
        <w:t xml:space="preserve"> </w:t>
      </w:r>
      <w:r w:rsidRPr="003C6665">
        <w:t>Mar 2016;27:264-270.</w:t>
      </w:r>
      <w:bookmarkEnd w:id="53"/>
    </w:p>
    <w:p w:rsidR="003C6665" w:rsidRPr="003C6665" w:rsidP="003C6665" w14:paraId="6CE7265A" w14:textId="77777777">
      <w:pPr>
        <w:pStyle w:val="EndNoteBibliography"/>
        <w:spacing w:after="0"/>
        <w:ind w:left="720" w:hanging="720"/>
      </w:pPr>
      <w:bookmarkStart w:id="54" w:name="_ENREF_29"/>
      <w:r w:rsidRPr="003C6665">
        <w:rPr>
          <w:b/>
        </w:rPr>
        <w:t>29.</w:t>
      </w:r>
      <w:r w:rsidRPr="003C6665">
        <w:tab/>
        <w:t>Zuern CS, Kilias A, Berlitz P, et al. Anticoagulation after catheter ablation of atrial fibrillation guided by implantable cardiac monitors. Pacing Clin Electrophysiol</w:t>
      </w:r>
      <w:r w:rsidRPr="003C6665">
        <w:rPr>
          <w:i/>
        </w:rPr>
        <w:t xml:space="preserve"> </w:t>
      </w:r>
      <w:r w:rsidRPr="003C6665">
        <w:t>Jun 2015;38:688-693.</w:t>
      </w:r>
      <w:bookmarkEnd w:id="54"/>
    </w:p>
    <w:p w:rsidR="003C6665" w:rsidRPr="003C6665" w:rsidP="003C6665" w14:paraId="70122BAF" w14:textId="77777777">
      <w:pPr>
        <w:pStyle w:val="EndNoteBibliography"/>
        <w:spacing w:after="0"/>
        <w:ind w:left="720" w:hanging="720"/>
      </w:pPr>
      <w:bookmarkStart w:id="55" w:name="_ENREF_30"/>
      <w:r w:rsidRPr="003C6665">
        <w:rPr>
          <w:b/>
        </w:rPr>
        <w:t>30.</w:t>
      </w:r>
      <w:r w:rsidRPr="003C6665">
        <w:tab/>
        <w:t>Mascarenhas DA, Farooq MU, Ziegler PD, et al. Role of insertable cardiac monitors in anticoagulation therapy in patients with atrial fibrillation at high risk of bleeding. Europace</w:t>
      </w:r>
      <w:r w:rsidRPr="003C6665">
        <w:rPr>
          <w:i/>
        </w:rPr>
        <w:t xml:space="preserve"> </w:t>
      </w:r>
      <w:r w:rsidRPr="003C6665">
        <w:t>Jun 2016;18:799-806.</w:t>
      </w:r>
      <w:bookmarkEnd w:id="55"/>
    </w:p>
    <w:p w:rsidR="003C6665" w:rsidRPr="003C6665" w:rsidP="003C6665" w14:paraId="45EFEAC6" w14:textId="77777777">
      <w:pPr>
        <w:pStyle w:val="EndNoteBibliography"/>
        <w:ind w:left="720" w:hanging="720"/>
      </w:pPr>
      <w:bookmarkStart w:id="56" w:name="_ENREF_31"/>
      <w:r w:rsidRPr="003C6665">
        <w:rPr>
          <w:b/>
        </w:rPr>
        <w:t>31.</w:t>
      </w:r>
      <w:r w:rsidRPr="003C6665">
        <w:tab/>
        <w:t>Zuern CS, Kilias A, Berlitz P, et al. Anticoagulation after catheter ablation of atrial fibrillation guided by implantable cardiac monitors. Pacing &amp; Clinical Electrophysiology;38:688-693.</w:t>
      </w:r>
      <w:bookmarkEnd w:id="56"/>
    </w:p>
    <w:p w:rsidR="000F34E8" w:rsidRPr="00BC448D" w:rsidP="000F34E8" w14:paraId="2FB1B900" w14:textId="4481E30B">
      <w:pPr>
        <w:jc w:val="left"/>
        <w:rPr>
          <w:b/>
          <w:bCs/>
        </w:rPr>
        <w:sectPr w:rsidSect="00F2271F">
          <w:pgSz w:w="11906" w:h="16838"/>
          <w:pgMar w:top="1440" w:right="1440" w:bottom="1440" w:left="1440" w:header="708" w:footer="708" w:gutter="0"/>
          <w:cols w:space="708"/>
          <w:docGrid w:linePitch="360"/>
        </w:sectPr>
      </w:pPr>
      <w:r w:rsidRPr="00BC448D">
        <w:rPr>
          <w:b/>
          <w:bCs/>
        </w:rPr>
        <w:fldChar w:fldCharType="end"/>
      </w:r>
    </w:p>
    <w:p w:rsidR="000F34E8" w:rsidRPr="00BC448D" w:rsidP="000F34E8" w14:paraId="501312BC" w14:textId="77777777">
      <w:pPr>
        <w:jc w:val="left"/>
        <w:rPr>
          <w:b/>
          <w:bCs/>
        </w:rPr>
      </w:pPr>
      <w:bookmarkStart w:id="57" w:name="_Hlk144807599"/>
      <w:r w:rsidRPr="00BC448D">
        <w:rPr>
          <w:b/>
          <w:bCs/>
        </w:rPr>
        <w:t xml:space="preserve">Table1. </w:t>
      </w:r>
      <w:r w:rsidRPr="00BC448D">
        <w:t>Baseline demographics and episode characteristics</w:t>
      </w:r>
      <w:r w:rsidRPr="00BC448D">
        <w:rPr>
          <w:b/>
          <w:bCs/>
        </w:rPr>
        <w:t>.</w:t>
      </w:r>
    </w:p>
    <w:tbl>
      <w:tblPr>
        <w:tblpPr w:leftFromText="180" w:rightFromText="180" w:vertAnchor="text" w:horzAnchor="margin" w:tblpXSpec="center" w:tblpY="353"/>
        <w:tblW w:w="6978" w:type="dxa"/>
        <w:tblCellMar>
          <w:left w:w="0" w:type="dxa"/>
          <w:right w:w="0" w:type="dxa"/>
        </w:tblCellMar>
        <w:tblLook w:val="04A0"/>
      </w:tblPr>
      <w:tblGrid>
        <w:gridCol w:w="4818"/>
        <w:gridCol w:w="2160"/>
      </w:tblGrid>
      <w:tr w14:paraId="44D9C858" w14:textId="77777777" w:rsidTr="00D34FF1">
        <w:tblPrEx>
          <w:tblW w:w="6978" w:type="dxa"/>
          <w:tblCellMar>
            <w:left w:w="0" w:type="dxa"/>
            <w:right w:w="0" w:type="dxa"/>
          </w:tblCellMar>
          <w:tblLook w:val="04A0"/>
        </w:tblPrEx>
        <w:tc>
          <w:tcPr>
            <w:tcW w:w="4818" w:type="dxa"/>
            <w:tcBorders>
              <w:top w:val="single" w:sz="12" w:space="0" w:color="000000"/>
              <w:left w:val="nil"/>
              <w:bottom w:val="nil"/>
              <w:right w:val="nil"/>
            </w:tcBorders>
            <w:shd w:val="clear" w:color="auto" w:fill="auto"/>
            <w:tcMar>
              <w:top w:w="15" w:type="dxa"/>
              <w:left w:w="108" w:type="dxa"/>
              <w:bottom w:w="0" w:type="dxa"/>
              <w:right w:w="108" w:type="dxa"/>
            </w:tcMar>
            <w:hideMark/>
          </w:tcPr>
          <w:p w:rsidR="000F34E8" w:rsidRPr="00BC448D" w:rsidP="00D34FF1" w14:paraId="06C2990E" w14:textId="0ED82A94">
            <w:pPr>
              <w:jc w:val="left"/>
            </w:pPr>
            <w:r w:rsidRPr="00BC448D">
              <w:t xml:space="preserve">Patients, </w:t>
            </w:r>
            <w:r w:rsidRPr="00BC448D">
              <w:rPr>
                <w:i/>
                <w:iCs/>
              </w:rPr>
              <w:t>n</w:t>
            </w:r>
          </w:p>
        </w:tc>
        <w:tc>
          <w:tcPr>
            <w:tcW w:w="2160" w:type="dxa"/>
            <w:tcBorders>
              <w:top w:val="single" w:sz="12" w:space="0" w:color="000000"/>
              <w:left w:val="nil"/>
              <w:bottom w:val="nil"/>
              <w:right w:val="nil"/>
            </w:tcBorders>
            <w:shd w:val="clear" w:color="auto" w:fill="auto"/>
            <w:tcMar>
              <w:top w:w="15" w:type="dxa"/>
              <w:left w:w="108" w:type="dxa"/>
              <w:bottom w:w="0" w:type="dxa"/>
              <w:right w:w="108" w:type="dxa"/>
            </w:tcMar>
            <w:hideMark/>
          </w:tcPr>
          <w:p w:rsidR="000F34E8" w:rsidRPr="00BC448D" w:rsidP="00D34FF1" w14:paraId="727670FF" w14:textId="77777777">
            <w:pPr>
              <w:jc w:val="left"/>
            </w:pPr>
            <w:r w:rsidRPr="00BC448D">
              <w:t>232</w:t>
            </w:r>
          </w:p>
        </w:tc>
      </w:tr>
      <w:tr w14:paraId="03A8336D" w14:textId="77777777" w:rsidTr="00D34FF1">
        <w:tblPrEx>
          <w:tblW w:w="6978" w:type="dxa"/>
          <w:tblCellMar>
            <w:left w:w="0" w:type="dxa"/>
            <w:right w:w="0" w:type="dxa"/>
          </w:tblCellMar>
          <w:tblLook w:val="04A0"/>
        </w:tblPrEx>
        <w:tc>
          <w:tcPr>
            <w:tcW w:w="4818"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71E7AC69" w14:textId="77777777">
            <w:pPr>
              <w:jc w:val="left"/>
            </w:pPr>
            <w:r w:rsidRPr="00BC448D">
              <w:t xml:space="preserve">Males, </w:t>
            </w:r>
            <w:r w:rsidRPr="00BC448D">
              <w:rPr>
                <w:i/>
                <w:iCs/>
              </w:rPr>
              <w:t>n (%)</w:t>
            </w:r>
            <w:r w:rsidRPr="00BC448D">
              <w:t xml:space="preserve"> </w:t>
            </w:r>
          </w:p>
        </w:tc>
        <w:tc>
          <w:tcPr>
            <w:tcW w:w="2160"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5FCE2D2E" w14:textId="77777777">
            <w:pPr>
              <w:jc w:val="left"/>
            </w:pPr>
            <w:r w:rsidRPr="00BC448D">
              <w:t>111 (48%)</w:t>
            </w:r>
          </w:p>
        </w:tc>
      </w:tr>
      <w:tr w14:paraId="43F0393B" w14:textId="77777777" w:rsidTr="00D34FF1">
        <w:tblPrEx>
          <w:tblW w:w="6978" w:type="dxa"/>
          <w:tblCellMar>
            <w:left w:w="0" w:type="dxa"/>
            <w:right w:w="0" w:type="dxa"/>
          </w:tblCellMar>
          <w:tblLook w:val="04A0"/>
        </w:tblPrEx>
        <w:tc>
          <w:tcPr>
            <w:tcW w:w="4818" w:type="dxa"/>
            <w:tcBorders>
              <w:top w:val="nil"/>
              <w:left w:val="nil"/>
              <w:bottom w:val="nil"/>
              <w:right w:val="nil"/>
            </w:tcBorders>
            <w:shd w:val="clear" w:color="auto" w:fill="auto"/>
            <w:tcMar>
              <w:top w:w="15" w:type="dxa"/>
              <w:left w:w="108" w:type="dxa"/>
              <w:bottom w:w="0" w:type="dxa"/>
              <w:right w:w="108" w:type="dxa"/>
            </w:tcMar>
          </w:tcPr>
          <w:p w:rsidR="00C235CA" w:rsidRPr="00BC448D" w:rsidP="00D34FF1" w14:paraId="2A0AC9F5" w14:textId="08F1C9FA">
            <w:pPr>
              <w:jc w:val="left"/>
            </w:pPr>
            <w:r w:rsidRPr="00BC448D">
              <w:t xml:space="preserve">Age (years), median </w:t>
            </w:r>
            <w:r w:rsidRPr="00BC448D">
              <w:rPr>
                <w:i/>
                <w:iCs/>
              </w:rPr>
              <w:t>(Q1-Q3)</w:t>
            </w:r>
          </w:p>
        </w:tc>
        <w:tc>
          <w:tcPr>
            <w:tcW w:w="2160" w:type="dxa"/>
            <w:tcBorders>
              <w:top w:val="nil"/>
              <w:left w:val="nil"/>
              <w:bottom w:val="nil"/>
              <w:right w:val="nil"/>
            </w:tcBorders>
            <w:shd w:val="clear" w:color="auto" w:fill="auto"/>
            <w:tcMar>
              <w:top w:w="15" w:type="dxa"/>
              <w:left w:w="108" w:type="dxa"/>
              <w:bottom w:w="0" w:type="dxa"/>
              <w:right w:w="108" w:type="dxa"/>
            </w:tcMar>
          </w:tcPr>
          <w:p w:rsidR="00C235CA" w:rsidRPr="00BC448D" w:rsidP="00D34FF1" w14:paraId="7AF27E9D" w14:textId="52B6DEBD">
            <w:pPr>
              <w:jc w:val="left"/>
            </w:pPr>
            <w:r w:rsidRPr="00BC448D">
              <w:t>67 (56-77)</w:t>
            </w:r>
          </w:p>
        </w:tc>
      </w:tr>
      <w:tr w14:paraId="0AF764C9" w14:textId="77777777" w:rsidTr="00D34FF1">
        <w:tblPrEx>
          <w:tblW w:w="6978" w:type="dxa"/>
          <w:tblCellMar>
            <w:left w:w="0" w:type="dxa"/>
            <w:right w:w="0" w:type="dxa"/>
          </w:tblCellMar>
          <w:tblLook w:val="04A0"/>
        </w:tblPrEx>
        <w:tc>
          <w:tcPr>
            <w:tcW w:w="4818"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66C99DC9" w14:textId="77777777">
            <w:pPr>
              <w:jc w:val="left"/>
            </w:pPr>
            <w:r w:rsidRPr="00BC448D">
              <w:t xml:space="preserve">Follow-up (months), </w:t>
            </w:r>
            <w:r w:rsidRPr="00BC448D">
              <w:rPr>
                <w:i/>
                <w:iCs/>
              </w:rPr>
              <w:t>median (Q1-Q3)</w:t>
            </w:r>
          </w:p>
        </w:tc>
        <w:tc>
          <w:tcPr>
            <w:tcW w:w="2160"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5FB702E8" w14:textId="77777777">
            <w:pPr>
              <w:jc w:val="left"/>
            </w:pPr>
            <w:r w:rsidRPr="00BC448D">
              <w:t>18 (10-22)</w:t>
            </w:r>
          </w:p>
        </w:tc>
      </w:tr>
      <w:tr w14:paraId="0CC81E7A" w14:textId="77777777" w:rsidTr="00D34FF1">
        <w:tblPrEx>
          <w:tblW w:w="6978" w:type="dxa"/>
          <w:tblCellMar>
            <w:left w:w="0" w:type="dxa"/>
            <w:right w:w="0" w:type="dxa"/>
          </w:tblCellMar>
          <w:tblLook w:val="04A0"/>
        </w:tblPrEx>
        <w:tc>
          <w:tcPr>
            <w:tcW w:w="4818"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4FE23914" w14:textId="77777777">
            <w:pPr>
              <w:jc w:val="left"/>
            </w:pPr>
            <w:r w:rsidRPr="00BC448D">
              <w:t>Number of AF episodes</w:t>
            </w:r>
          </w:p>
        </w:tc>
        <w:tc>
          <w:tcPr>
            <w:tcW w:w="2160"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34B487BD" w14:textId="77777777">
            <w:pPr>
              <w:jc w:val="left"/>
            </w:pPr>
            <w:r w:rsidRPr="00BC448D">
              <w:t>16230</w:t>
            </w:r>
          </w:p>
        </w:tc>
      </w:tr>
      <w:tr w14:paraId="7261AD73" w14:textId="77777777" w:rsidTr="00D34FF1">
        <w:tblPrEx>
          <w:tblW w:w="6978" w:type="dxa"/>
          <w:tblCellMar>
            <w:left w:w="0" w:type="dxa"/>
            <w:right w:w="0" w:type="dxa"/>
          </w:tblCellMar>
          <w:tblLook w:val="04A0"/>
        </w:tblPrEx>
        <w:tc>
          <w:tcPr>
            <w:tcW w:w="4818"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7445E65D" w14:textId="77777777">
            <w:pPr>
              <w:jc w:val="left"/>
            </w:pPr>
            <w:r w:rsidRPr="00BC448D">
              <w:t xml:space="preserve">Number AF episodes per patient, </w:t>
            </w:r>
            <w:r w:rsidRPr="00BC448D">
              <w:rPr>
                <w:i/>
                <w:iCs/>
              </w:rPr>
              <w:t>median (Q1-Q3)</w:t>
            </w:r>
          </w:p>
        </w:tc>
        <w:tc>
          <w:tcPr>
            <w:tcW w:w="2160"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38A378E5" w14:textId="77777777">
            <w:pPr>
              <w:jc w:val="left"/>
            </w:pPr>
            <w:r w:rsidRPr="00BC448D">
              <w:t>10 (3 -58)</w:t>
            </w:r>
          </w:p>
        </w:tc>
      </w:tr>
      <w:tr w14:paraId="5C37D01A" w14:textId="77777777" w:rsidTr="00D34FF1">
        <w:tblPrEx>
          <w:tblW w:w="6978" w:type="dxa"/>
          <w:tblCellMar>
            <w:left w:w="0" w:type="dxa"/>
            <w:right w:w="0" w:type="dxa"/>
          </w:tblCellMar>
          <w:tblLook w:val="04A0"/>
        </w:tblPrEx>
        <w:tc>
          <w:tcPr>
            <w:tcW w:w="4818"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284800D3" w14:textId="77777777">
            <w:pPr>
              <w:jc w:val="left"/>
            </w:pPr>
            <w:r w:rsidRPr="00BC448D">
              <w:t>Implant indication</w:t>
            </w:r>
          </w:p>
        </w:tc>
        <w:tc>
          <w:tcPr>
            <w:tcW w:w="2160"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6D5475CB" w14:textId="77777777">
            <w:pPr>
              <w:jc w:val="left"/>
            </w:pPr>
            <w:r w:rsidRPr="00BC448D">
              <w:t> </w:t>
            </w:r>
          </w:p>
        </w:tc>
      </w:tr>
      <w:tr w14:paraId="6B73EA0F" w14:textId="77777777" w:rsidTr="00D34FF1">
        <w:tblPrEx>
          <w:tblW w:w="6978" w:type="dxa"/>
          <w:tblCellMar>
            <w:left w:w="0" w:type="dxa"/>
            <w:right w:w="0" w:type="dxa"/>
          </w:tblCellMar>
          <w:tblLook w:val="04A0"/>
        </w:tblPrEx>
        <w:tc>
          <w:tcPr>
            <w:tcW w:w="4818"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643749E3" w14:textId="77777777">
            <w:pPr>
              <w:numPr>
                <w:ilvl w:val="0"/>
                <w:numId w:val="2"/>
              </w:numPr>
              <w:spacing w:after="0" w:line="259" w:lineRule="auto"/>
              <w:jc w:val="left"/>
            </w:pPr>
            <w:r w:rsidRPr="00BC448D">
              <w:rPr>
                <w:b/>
                <w:bCs/>
              </w:rPr>
              <w:t>AF management</w:t>
            </w:r>
          </w:p>
        </w:tc>
        <w:tc>
          <w:tcPr>
            <w:tcW w:w="2160"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381A7E81" w14:textId="77777777">
            <w:pPr>
              <w:jc w:val="left"/>
            </w:pPr>
            <w:r w:rsidRPr="00BC448D">
              <w:t>6 (2.6%)</w:t>
            </w:r>
          </w:p>
        </w:tc>
      </w:tr>
      <w:tr w14:paraId="52A52652" w14:textId="77777777" w:rsidTr="00D34FF1">
        <w:tblPrEx>
          <w:tblW w:w="6978" w:type="dxa"/>
          <w:tblCellMar>
            <w:left w:w="0" w:type="dxa"/>
            <w:right w:w="0" w:type="dxa"/>
          </w:tblCellMar>
          <w:tblLook w:val="04A0"/>
        </w:tblPrEx>
        <w:tc>
          <w:tcPr>
            <w:tcW w:w="4818"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58E7416D" w14:textId="77777777">
            <w:pPr>
              <w:numPr>
                <w:ilvl w:val="0"/>
                <w:numId w:val="3"/>
              </w:numPr>
              <w:spacing w:after="0" w:line="259" w:lineRule="auto"/>
              <w:jc w:val="left"/>
            </w:pPr>
            <w:r w:rsidRPr="00BC448D">
              <w:rPr>
                <w:b/>
                <w:bCs/>
              </w:rPr>
              <w:t>Suspected AF</w:t>
            </w:r>
          </w:p>
        </w:tc>
        <w:tc>
          <w:tcPr>
            <w:tcW w:w="2160"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3AC5D5BA" w14:textId="77777777">
            <w:pPr>
              <w:jc w:val="left"/>
            </w:pPr>
            <w:r w:rsidRPr="00BC448D">
              <w:t>15 (6.5%)</w:t>
            </w:r>
          </w:p>
        </w:tc>
      </w:tr>
      <w:tr w14:paraId="2CF997E4" w14:textId="77777777" w:rsidTr="00D34FF1">
        <w:tblPrEx>
          <w:tblW w:w="6978" w:type="dxa"/>
          <w:tblCellMar>
            <w:left w:w="0" w:type="dxa"/>
            <w:right w:w="0" w:type="dxa"/>
          </w:tblCellMar>
          <w:tblLook w:val="04A0"/>
        </w:tblPrEx>
        <w:tc>
          <w:tcPr>
            <w:tcW w:w="4818"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24BC0B41" w14:textId="77777777">
            <w:pPr>
              <w:numPr>
                <w:ilvl w:val="0"/>
                <w:numId w:val="4"/>
              </w:numPr>
              <w:spacing w:after="0" w:line="259" w:lineRule="auto"/>
              <w:jc w:val="left"/>
            </w:pPr>
            <w:r w:rsidRPr="00BC448D">
              <w:rPr>
                <w:b/>
                <w:bCs/>
              </w:rPr>
              <w:t>Palpitations</w:t>
            </w:r>
          </w:p>
        </w:tc>
        <w:tc>
          <w:tcPr>
            <w:tcW w:w="2160"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5D0892EE" w14:textId="77777777">
            <w:pPr>
              <w:jc w:val="left"/>
            </w:pPr>
            <w:r w:rsidRPr="00BC448D">
              <w:t>36 (15.5%)</w:t>
            </w:r>
          </w:p>
        </w:tc>
      </w:tr>
      <w:tr w14:paraId="39D84522" w14:textId="77777777" w:rsidTr="00D34FF1">
        <w:tblPrEx>
          <w:tblW w:w="6978" w:type="dxa"/>
          <w:tblCellMar>
            <w:left w:w="0" w:type="dxa"/>
            <w:right w:w="0" w:type="dxa"/>
          </w:tblCellMar>
          <w:tblLook w:val="04A0"/>
        </w:tblPrEx>
        <w:tc>
          <w:tcPr>
            <w:tcW w:w="4818"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7E44E116" w14:textId="77777777">
            <w:pPr>
              <w:numPr>
                <w:ilvl w:val="0"/>
                <w:numId w:val="5"/>
              </w:numPr>
              <w:spacing w:after="0" w:line="259" w:lineRule="auto"/>
              <w:jc w:val="left"/>
            </w:pPr>
            <w:r w:rsidRPr="00BC448D">
              <w:rPr>
                <w:b/>
                <w:bCs/>
              </w:rPr>
              <w:t>Syncope</w:t>
            </w:r>
          </w:p>
        </w:tc>
        <w:tc>
          <w:tcPr>
            <w:tcW w:w="2160"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337C1256" w14:textId="77777777">
            <w:pPr>
              <w:jc w:val="left"/>
            </w:pPr>
            <w:r w:rsidRPr="00BC448D">
              <w:t>151 (65.1%)</w:t>
            </w:r>
          </w:p>
        </w:tc>
      </w:tr>
      <w:tr w14:paraId="2B7DE1BD" w14:textId="77777777" w:rsidTr="00D34FF1">
        <w:tblPrEx>
          <w:tblW w:w="6978" w:type="dxa"/>
          <w:tblCellMar>
            <w:left w:w="0" w:type="dxa"/>
            <w:right w:w="0" w:type="dxa"/>
          </w:tblCellMar>
          <w:tblLook w:val="04A0"/>
        </w:tblPrEx>
        <w:tc>
          <w:tcPr>
            <w:tcW w:w="4818" w:type="dxa"/>
            <w:tcBorders>
              <w:top w:val="nil"/>
              <w:left w:val="nil"/>
              <w:bottom w:val="nil"/>
              <w:right w:val="nil"/>
            </w:tcBorders>
            <w:shd w:val="clear" w:color="auto" w:fill="auto"/>
            <w:tcMar>
              <w:top w:w="15" w:type="dxa"/>
              <w:left w:w="108" w:type="dxa"/>
              <w:bottom w:w="0" w:type="dxa"/>
              <w:right w:w="108" w:type="dxa"/>
            </w:tcMar>
          </w:tcPr>
          <w:p w:rsidR="000F34E8" w:rsidRPr="00BC448D" w:rsidP="00D34FF1" w14:paraId="38E105AA" w14:textId="77777777">
            <w:pPr>
              <w:numPr>
                <w:ilvl w:val="0"/>
                <w:numId w:val="5"/>
              </w:numPr>
              <w:spacing w:after="0" w:line="259" w:lineRule="auto"/>
              <w:jc w:val="left"/>
              <w:rPr>
                <w:b/>
                <w:bCs/>
              </w:rPr>
            </w:pPr>
            <w:r w:rsidRPr="00BC448D">
              <w:rPr>
                <w:b/>
                <w:bCs/>
              </w:rPr>
              <w:t>Other</w:t>
            </w:r>
          </w:p>
        </w:tc>
        <w:tc>
          <w:tcPr>
            <w:tcW w:w="2160" w:type="dxa"/>
            <w:tcBorders>
              <w:top w:val="nil"/>
              <w:left w:val="nil"/>
              <w:bottom w:val="nil"/>
              <w:right w:val="nil"/>
            </w:tcBorders>
            <w:shd w:val="clear" w:color="auto" w:fill="auto"/>
            <w:tcMar>
              <w:top w:w="15" w:type="dxa"/>
              <w:left w:w="108" w:type="dxa"/>
              <w:bottom w:w="0" w:type="dxa"/>
              <w:right w:w="108" w:type="dxa"/>
            </w:tcMar>
          </w:tcPr>
          <w:p w:rsidR="000F34E8" w:rsidRPr="00BC448D" w:rsidP="00D34FF1" w14:paraId="2BA31C35" w14:textId="77777777">
            <w:pPr>
              <w:jc w:val="left"/>
            </w:pPr>
            <w:r w:rsidRPr="00BC448D">
              <w:t>24 (10.3%)</w:t>
            </w:r>
          </w:p>
        </w:tc>
      </w:tr>
      <w:tr w14:paraId="35808548" w14:textId="77777777" w:rsidTr="00D34FF1">
        <w:tblPrEx>
          <w:tblW w:w="6978" w:type="dxa"/>
          <w:tblCellMar>
            <w:left w:w="0" w:type="dxa"/>
            <w:right w:w="0" w:type="dxa"/>
          </w:tblCellMar>
          <w:tblLook w:val="04A0"/>
        </w:tblPrEx>
        <w:trPr>
          <w:trHeight w:val="319"/>
        </w:trPr>
        <w:tc>
          <w:tcPr>
            <w:tcW w:w="4818"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1749EA40" w14:textId="77777777">
            <w:pPr>
              <w:jc w:val="left"/>
            </w:pPr>
            <w:r w:rsidRPr="00BC448D">
              <w:t xml:space="preserve">Episode duration (min), </w:t>
            </w:r>
            <w:r w:rsidRPr="00BC448D">
              <w:rPr>
                <w:i/>
                <w:iCs/>
              </w:rPr>
              <w:t>median (Q1-Q3)</w:t>
            </w:r>
          </w:p>
        </w:tc>
        <w:tc>
          <w:tcPr>
            <w:tcW w:w="2160"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09AC63E2" w14:textId="77777777">
            <w:pPr>
              <w:jc w:val="left"/>
            </w:pPr>
            <w:r w:rsidRPr="00BC448D">
              <w:t>14 (8.7-31.9)</w:t>
            </w:r>
          </w:p>
        </w:tc>
      </w:tr>
      <w:tr w14:paraId="3D41BD92" w14:textId="77777777" w:rsidTr="00D34FF1">
        <w:tblPrEx>
          <w:tblW w:w="6978" w:type="dxa"/>
          <w:tblCellMar>
            <w:left w:w="0" w:type="dxa"/>
            <w:right w:w="0" w:type="dxa"/>
          </w:tblCellMar>
          <w:tblLook w:val="04A0"/>
        </w:tblPrEx>
        <w:trPr>
          <w:trHeight w:val="319"/>
        </w:trPr>
        <w:tc>
          <w:tcPr>
            <w:tcW w:w="4818" w:type="dxa"/>
            <w:tcBorders>
              <w:top w:val="nil"/>
              <w:left w:val="nil"/>
              <w:right w:val="nil"/>
            </w:tcBorders>
            <w:shd w:val="clear" w:color="auto" w:fill="auto"/>
            <w:tcMar>
              <w:top w:w="15" w:type="dxa"/>
              <w:left w:w="108" w:type="dxa"/>
              <w:bottom w:w="0" w:type="dxa"/>
              <w:right w:w="108" w:type="dxa"/>
            </w:tcMar>
            <w:hideMark/>
          </w:tcPr>
          <w:p w:rsidR="000F34E8" w:rsidRPr="00BC448D" w:rsidP="00D34FF1" w14:paraId="1E85ED21" w14:textId="3750654D">
            <w:pPr>
              <w:jc w:val="left"/>
            </w:pPr>
            <w:r w:rsidRPr="00BC448D">
              <w:t>R wave amplitude (implant), mean</w:t>
            </w:r>
            <w:r w:rsidRPr="00BC448D" w:rsidR="0001759F">
              <w:t xml:space="preserve"> </w:t>
            </w:r>
            <w:r w:rsidRPr="00BC448D" w:rsidR="0001759F">
              <w:rPr>
                <w:rFonts w:cstheme="minorHAnsi"/>
              </w:rPr>
              <w:t xml:space="preserve">± </w:t>
            </w:r>
            <w:r w:rsidRPr="00BC448D">
              <w:t>SD</w:t>
            </w:r>
          </w:p>
        </w:tc>
        <w:tc>
          <w:tcPr>
            <w:tcW w:w="2160" w:type="dxa"/>
            <w:tcBorders>
              <w:top w:val="nil"/>
              <w:left w:val="nil"/>
              <w:right w:val="nil"/>
            </w:tcBorders>
            <w:shd w:val="clear" w:color="auto" w:fill="auto"/>
            <w:tcMar>
              <w:top w:w="15" w:type="dxa"/>
              <w:left w:w="108" w:type="dxa"/>
              <w:bottom w:w="0" w:type="dxa"/>
              <w:right w:w="108" w:type="dxa"/>
            </w:tcMar>
            <w:hideMark/>
          </w:tcPr>
          <w:p w:rsidR="000F34E8" w:rsidRPr="00BC448D" w:rsidP="00D34FF1" w14:paraId="12E6D9E4" w14:textId="6FCCBDD8">
            <w:pPr>
              <w:jc w:val="left"/>
            </w:pPr>
            <w:r w:rsidRPr="00BC448D">
              <w:t>0.52</w:t>
            </w:r>
            <w:r w:rsidRPr="00BC448D" w:rsidR="0001759F">
              <w:t xml:space="preserve"> </w:t>
            </w:r>
            <w:r w:rsidRPr="00BC448D">
              <w:rPr>
                <w:rFonts w:cstheme="minorHAnsi"/>
              </w:rPr>
              <w:t>±</w:t>
            </w:r>
            <w:r w:rsidRPr="00BC448D" w:rsidR="0001759F">
              <w:rPr>
                <w:rFonts w:cstheme="minorHAnsi"/>
              </w:rPr>
              <w:t xml:space="preserve"> </w:t>
            </w:r>
            <w:r w:rsidRPr="00BC448D">
              <w:t>0.27 mV</w:t>
            </w:r>
          </w:p>
        </w:tc>
      </w:tr>
      <w:tr w14:paraId="11AB97E8" w14:textId="77777777" w:rsidTr="00D34FF1">
        <w:tblPrEx>
          <w:tblW w:w="6978" w:type="dxa"/>
          <w:tblCellMar>
            <w:left w:w="0" w:type="dxa"/>
            <w:right w:w="0" w:type="dxa"/>
          </w:tblCellMar>
          <w:tblLook w:val="04A0"/>
        </w:tblPrEx>
        <w:trPr>
          <w:trHeight w:val="319"/>
        </w:trPr>
        <w:tc>
          <w:tcPr>
            <w:tcW w:w="4818" w:type="dxa"/>
            <w:tcBorders>
              <w:top w:val="nil"/>
              <w:left w:val="nil"/>
              <w:bottom w:val="single" w:sz="12" w:space="0" w:color="auto"/>
              <w:right w:val="nil"/>
            </w:tcBorders>
            <w:shd w:val="clear" w:color="auto" w:fill="auto"/>
            <w:tcMar>
              <w:top w:w="15" w:type="dxa"/>
              <w:left w:w="108" w:type="dxa"/>
              <w:bottom w:w="0" w:type="dxa"/>
              <w:right w:w="108" w:type="dxa"/>
            </w:tcMar>
            <w:hideMark/>
          </w:tcPr>
          <w:p w:rsidR="000F34E8" w:rsidRPr="00BC448D" w:rsidP="00D34FF1" w14:paraId="1E12574B" w14:textId="35927F6D">
            <w:pPr>
              <w:jc w:val="left"/>
            </w:pPr>
            <w:r w:rsidRPr="00BC448D">
              <w:t>R wave amplitude (follow-up), mean</w:t>
            </w:r>
            <w:r w:rsidRPr="00BC448D" w:rsidR="0001759F">
              <w:t xml:space="preserve"> </w:t>
            </w:r>
            <w:r w:rsidRPr="00BC448D" w:rsidR="0001759F">
              <w:rPr>
                <w:rFonts w:cstheme="minorHAnsi"/>
              </w:rPr>
              <w:t xml:space="preserve">± </w:t>
            </w:r>
            <w:r w:rsidRPr="00BC448D">
              <w:t xml:space="preserve">SD </w:t>
            </w:r>
          </w:p>
        </w:tc>
        <w:tc>
          <w:tcPr>
            <w:tcW w:w="2160" w:type="dxa"/>
            <w:tcBorders>
              <w:top w:val="nil"/>
              <w:left w:val="nil"/>
              <w:bottom w:val="single" w:sz="12" w:space="0" w:color="auto"/>
              <w:right w:val="nil"/>
            </w:tcBorders>
            <w:shd w:val="clear" w:color="auto" w:fill="auto"/>
            <w:tcMar>
              <w:top w:w="15" w:type="dxa"/>
              <w:left w:w="108" w:type="dxa"/>
              <w:bottom w:w="0" w:type="dxa"/>
              <w:right w:w="108" w:type="dxa"/>
            </w:tcMar>
            <w:hideMark/>
          </w:tcPr>
          <w:p w:rsidR="000F34E8" w:rsidRPr="00BC448D" w:rsidP="00D34FF1" w14:paraId="40AB9623" w14:textId="2515B23D">
            <w:pPr>
              <w:jc w:val="left"/>
            </w:pPr>
            <w:r w:rsidRPr="00BC448D">
              <w:t>0.54</w:t>
            </w:r>
            <w:r w:rsidRPr="00BC448D" w:rsidR="0001759F">
              <w:t xml:space="preserve"> </w:t>
            </w:r>
            <w:r w:rsidRPr="00BC448D">
              <w:rPr>
                <w:rFonts w:cstheme="minorHAnsi"/>
              </w:rPr>
              <w:t>±</w:t>
            </w:r>
            <w:r w:rsidRPr="00BC448D">
              <w:t xml:space="preserve"> 0.29 mV</w:t>
            </w:r>
          </w:p>
        </w:tc>
      </w:tr>
    </w:tbl>
    <w:p w:rsidR="000F34E8" w:rsidRPr="00BC448D" w:rsidP="000F34E8" w14:paraId="7EEF54ED" w14:textId="77777777">
      <w:pPr>
        <w:jc w:val="left"/>
        <w:rPr>
          <w:b/>
          <w:bCs/>
        </w:rPr>
      </w:pPr>
    </w:p>
    <w:p w:rsidR="000F34E8" w:rsidRPr="00BC448D" w:rsidP="000F34E8" w14:paraId="3E9A0A66" w14:textId="77777777">
      <w:pPr>
        <w:jc w:val="left"/>
        <w:rPr>
          <w:b/>
          <w:bCs/>
        </w:rPr>
      </w:pPr>
    </w:p>
    <w:p w:rsidR="000F34E8" w:rsidRPr="00BC448D" w:rsidP="000F34E8" w14:paraId="368DC019" w14:textId="77777777">
      <w:pPr>
        <w:jc w:val="left"/>
        <w:rPr>
          <w:b/>
          <w:bCs/>
        </w:rPr>
      </w:pPr>
    </w:p>
    <w:p w:rsidR="000F34E8" w:rsidRPr="00BC448D" w:rsidP="000F34E8" w14:paraId="770F5F23" w14:textId="77777777">
      <w:pPr>
        <w:jc w:val="left"/>
        <w:rPr>
          <w:b/>
          <w:bCs/>
        </w:rPr>
      </w:pPr>
    </w:p>
    <w:p w:rsidR="000F34E8" w:rsidRPr="00BC448D" w:rsidP="000F34E8" w14:paraId="23C1BCAD" w14:textId="77777777">
      <w:pPr>
        <w:jc w:val="left"/>
        <w:rPr>
          <w:b/>
          <w:bCs/>
        </w:rPr>
      </w:pPr>
    </w:p>
    <w:p w:rsidR="000F34E8" w:rsidRPr="00BC448D" w:rsidP="000F34E8" w14:paraId="5A6FEF2B" w14:textId="77777777">
      <w:pPr>
        <w:jc w:val="left"/>
        <w:rPr>
          <w:b/>
          <w:bCs/>
        </w:rPr>
      </w:pPr>
    </w:p>
    <w:p w:rsidR="000F34E8" w:rsidRPr="00BC448D" w:rsidP="000F34E8" w14:paraId="133738EA" w14:textId="77777777">
      <w:pPr>
        <w:jc w:val="left"/>
        <w:rPr>
          <w:b/>
          <w:bCs/>
        </w:rPr>
      </w:pPr>
    </w:p>
    <w:p w:rsidR="000F34E8" w:rsidRPr="00BC448D" w:rsidP="000F34E8" w14:paraId="488F18E3" w14:textId="77777777">
      <w:pPr>
        <w:jc w:val="left"/>
        <w:rPr>
          <w:b/>
          <w:bCs/>
        </w:rPr>
      </w:pPr>
    </w:p>
    <w:p w:rsidR="000F34E8" w:rsidRPr="00BC448D" w:rsidP="000F34E8" w14:paraId="34BA98ED" w14:textId="77777777">
      <w:pPr>
        <w:jc w:val="left"/>
        <w:rPr>
          <w:b/>
          <w:bCs/>
        </w:rPr>
      </w:pPr>
    </w:p>
    <w:p w:rsidR="000F34E8" w:rsidRPr="00BC448D" w:rsidP="000F34E8" w14:paraId="75899B7A" w14:textId="77777777">
      <w:pPr>
        <w:jc w:val="left"/>
        <w:rPr>
          <w:b/>
          <w:bCs/>
        </w:rPr>
      </w:pPr>
    </w:p>
    <w:p w:rsidR="000F34E8" w:rsidRPr="00BC448D" w:rsidP="000F34E8" w14:paraId="3B1EA04A" w14:textId="77777777">
      <w:pPr>
        <w:jc w:val="left"/>
        <w:rPr>
          <w:b/>
          <w:bCs/>
        </w:rPr>
      </w:pPr>
    </w:p>
    <w:p w:rsidR="000F34E8" w:rsidRPr="00BC448D" w:rsidP="000F34E8" w14:paraId="20F81239" w14:textId="77777777">
      <w:pPr>
        <w:jc w:val="left"/>
        <w:rPr>
          <w:b/>
          <w:bCs/>
        </w:rPr>
      </w:pPr>
    </w:p>
    <w:p w:rsidR="000F34E8" w:rsidRPr="00BC448D" w:rsidP="000F34E8" w14:paraId="67DFD84A" w14:textId="77777777">
      <w:pPr>
        <w:jc w:val="left"/>
        <w:rPr>
          <w:b/>
          <w:bCs/>
        </w:rPr>
      </w:pPr>
    </w:p>
    <w:p w:rsidR="000F34E8" w:rsidRPr="00BC448D" w:rsidP="000F34E8" w14:paraId="117988F2" w14:textId="77777777">
      <w:pPr>
        <w:jc w:val="left"/>
        <w:rPr>
          <w:b/>
          <w:bCs/>
        </w:rPr>
      </w:pPr>
    </w:p>
    <w:p w:rsidR="000F34E8" w:rsidRPr="00BC448D" w:rsidP="000F34E8" w14:paraId="7E875B44" w14:textId="77777777">
      <w:pPr>
        <w:jc w:val="left"/>
        <w:rPr>
          <w:b/>
          <w:bCs/>
        </w:rPr>
      </w:pPr>
    </w:p>
    <w:p w:rsidR="000F34E8" w:rsidRPr="00BC448D" w:rsidP="000F34E8" w14:paraId="29C5381D" w14:textId="77777777">
      <w:pPr>
        <w:jc w:val="left"/>
        <w:rPr>
          <w:b/>
          <w:bCs/>
        </w:rPr>
      </w:pPr>
    </w:p>
    <w:p w:rsidR="000F34E8" w:rsidRPr="00BC448D" w:rsidP="000F34E8" w14:paraId="0E06867B" w14:textId="77777777">
      <w:pPr>
        <w:jc w:val="left"/>
        <w:rPr>
          <w:b/>
          <w:bCs/>
        </w:rPr>
      </w:pPr>
    </w:p>
    <w:p w:rsidR="000F34E8" w:rsidRPr="00BC448D" w:rsidP="000F34E8" w14:paraId="2B61DD46" w14:textId="77777777">
      <w:pPr>
        <w:jc w:val="left"/>
        <w:rPr>
          <w:b/>
          <w:bCs/>
        </w:rPr>
      </w:pPr>
    </w:p>
    <w:p w:rsidR="000F34E8" w:rsidRPr="00BC448D" w:rsidP="000F34E8" w14:paraId="64728FEF" w14:textId="77777777">
      <w:pPr>
        <w:jc w:val="left"/>
        <w:rPr>
          <w:b/>
          <w:bCs/>
        </w:rPr>
      </w:pPr>
    </w:p>
    <w:p w:rsidR="000F34E8" w:rsidRPr="00BC448D" w:rsidP="000F34E8" w14:paraId="1A08A4EF" w14:textId="77777777">
      <w:pPr>
        <w:jc w:val="left"/>
        <w:rPr>
          <w:b/>
          <w:bCs/>
        </w:rPr>
      </w:pPr>
    </w:p>
    <w:p w:rsidR="000F34E8" w:rsidRPr="00BC448D" w:rsidP="000F34E8" w14:paraId="58AC27E2" w14:textId="77777777">
      <w:pPr>
        <w:jc w:val="left"/>
        <w:rPr>
          <w:b/>
          <w:bCs/>
        </w:rPr>
      </w:pPr>
    </w:p>
    <w:p w:rsidR="000F34E8" w:rsidRPr="00BC448D" w:rsidP="000F34E8" w14:paraId="5F82F8BE" w14:textId="77777777">
      <w:pPr>
        <w:jc w:val="left"/>
        <w:rPr>
          <w:b/>
          <w:bCs/>
        </w:rPr>
      </w:pPr>
    </w:p>
    <w:p w:rsidR="000F34E8" w:rsidRPr="00BC448D" w:rsidP="000F34E8" w14:paraId="3E8D8397" w14:textId="77777777">
      <w:pPr>
        <w:jc w:val="left"/>
        <w:rPr>
          <w:b/>
          <w:bCs/>
        </w:rPr>
      </w:pPr>
    </w:p>
    <w:p w:rsidR="000F34E8" w:rsidRPr="00BC448D" w:rsidP="000F34E8" w14:paraId="55FE0747" w14:textId="77777777">
      <w:pPr>
        <w:jc w:val="left"/>
        <w:rPr>
          <w:b/>
          <w:bCs/>
        </w:rPr>
      </w:pPr>
    </w:p>
    <w:p w:rsidR="000F34E8" w:rsidRPr="00BC448D" w:rsidP="000F34E8" w14:paraId="0D6A1D51" w14:textId="77777777">
      <w:pPr>
        <w:jc w:val="left"/>
        <w:rPr>
          <w:b/>
          <w:bCs/>
        </w:rPr>
      </w:pPr>
    </w:p>
    <w:p w:rsidR="000F34E8" w:rsidRPr="00BC448D" w:rsidP="000F34E8" w14:paraId="3AF35CD5" w14:textId="77777777">
      <w:pPr>
        <w:jc w:val="left"/>
        <w:rPr>
          <w:b/>
          <w:bCs/>
        </w:rPr>
      </w:pPr>
    </w:p>
    <w:p w:rsidR="000F34E8" w:rsidRPr="00BC448D" w:rsidP="000F34E8" w14:paraId="253D17E5" w14:textId="28667CEC">
      <w:pPr>
        <w:jc w:val="left"/>
        <w:rPr>
          <w:b/>
          <w:bCs/>
        </w:rPr>
      </w:pPr>
      <w:r w:rsidRPr="00BC448D">
        <w:rPr>
          <w:b/>
          <w:bCs/>
        </w:rPr>
        <w:t xml:space="preserve">Table 2. </w:t>
      </w:r>
      <w:r w:rsidRPr="00BC448D">
        <w:t xml:space="preserve">Diagnostic performance of the Confirm Rx™ with </w:t>
      </w:r>
      <w:r w:rsidRPr="00BC448D">
        <w:t>SharpSense</w:t>
      </w:r>
      <w:r w:rsidRPr="00BC448D">
        <w:t>™ Technology for AF episodes of different duration</w:t>
      </w:r>
      <w:r w:rsidRPr="00BC448D">
        <w:rPr>
          <w:b/>
          <w:bCs/>
        </w:rPr>
        <w:t xml:space="preserve">. </w:t>
      </w:r>
    </w:p>
    <w:p w:rsidR="000F34E8" w:rsidRPr="00BC448D" w:rsidP="000F34E8" w14:paraId="33CA6EBB" w14:textId="5EEA9EE0">
      <w:pPr>
        <w:jc w:val="left"/>
        <w:rPr>
          <w:sz w:val="18"/>
          <w:szCs w:val="18"/>
        </w:rPr>
      </w:pPr>
      <w:r w:rsidRPr="00BC448D">
        <w:rPr>
          <w:b/>
          <w:bCs/>
          <w:sz w:val="18"/>
          <w:szCs w:val="18"/>
        </w:rPr>
        <w:t>AF</w:t>
      </w:r>
      <w:r w:rsidRPr="00BC448D" w:rsidR="00DF17CC">
        <w:rPr>
          <w:sz w:val="18"/>
          <w:szCs w:val="18"/>
        </w:rPr>
        <w:t xml:space="preserve">: </w:t>
      </w:r>
      <w:r w:rsidRPr="00BC448D">
        <w:rPr>
          <w:sz w:val="18"/>
          <w:szCs w:val="18"/>
        </w:rPr>
        <w:t>atrial fibrillation.</w:t>
      </w:r>
      <w:r w:rsidRPr="00BC448D">
        <w:rPr>
          <w:b/>
          <w:bCs/>
          <w:sz w:val="18"/>
          <w:szCs w:val="18"/>
        </w:rPr>
        <w:t xml:space="preserve"> PPV</w:t>
      </w:r>
      <w:r w:rsidRPr="00BC448D" w:rsidR="004B1D3B">
        <w:rPr>
          <w:sz w:val="18"/>
          <w:szCs w:val="18"/>
        </w:rPr>
        <w:t xml:space="preserve">: </w:t>
      </w:r>
      <w:r w:rsidRPr="00BC448D">
        <w:rPr>
          <w:sz w:val="18"/>
          <w:szCs w:val="18"/>
        </w:rPr>
        <w:t>positive predictive value.</w:t>
      </w:r>
    </w:p>
    <w:tbl>
      <w:tblPr>
        <w:tblpPr w:leftFromText="180" w:rightFromText="180" w:vertAnchor="page" w:horzAnchor="margin" w:tblpY="2128"/>
        <w:tblW w:w="9354" w:type="dxa"/>
        <w:tblCellMar>
          <w:left w:w="0" w:type="dxa"/>
          <w:right w:w="0" w:type="dxa"/>
        </w:tblCellMar>
        <w:tblLook w:val="04A0"/>
      </w:tblPr>
      <w:tblGrid>
        <w:gridCol w:w="1417"/>
        <w:gridCol w:w="1701"/>
        <w:gridCol w:w="1701"/>
        <w:gridCol w:w="1701"/>
        <w:gridCol w:w="1417"/>
        <w:gridCol w:w="1417"/>
      </w:tblGrid>
      <w:tr w14:paraId="2E129F0A" w14:textId="77777777" w:rsidTr="00D34FF1">
        <w:tblPrEx>
          <w:tblW w:w="9354" w:type="dxa"/>
          <w:tblCellMar>
            <w:left w:w="0" w:type="dxa"/>
            <w:right w:w="0" w:type="dxa"/>
          </w:tblCellMar>
          <w:tblLook w:val="04A0"/>
        </w:tblPrEx>
        <w:tc>
          <w:tcPr>
            <w:tcW w:w="1417" w:type="dxa"/>
            <w:tcBorders>
              <w:top w:val="single" w:sz="12" w:space="0" w:color="000000"/>
              <w:left w:val="nil"/>
              <w:bottom w:val="single" w:sz="12" w:space="0" w:color="000000"/>
              <w:right w:val="nil"/>
            </w:tcBorders>
            <w:shd w:val="clear" w:color="auto" w:fill="auto"/>
            <w:tcMar>
              <w:top w:w="15" w:type="dxa"/>
              <w:left w:w="108" w:type="dxa"/>
              <w:bottom w:w="0" w:type="dxa"/>
              <w:right w:w="108" w:type="dxa"/>
            </w:tcMar>
            <w:vAlign w:val="center"/>
            <w:hideMark/>
          </w:tcPr>
          <w:p w:rsidR="000F34E8" w:rsidRPr="00BC448D" w:rsidP="00D34FF1" w14:paraId="7806BACC" w14:textId="77777777">
            <w:pPr>
              <w:spacing w:after="0"/>
              <w:jc w:val="left"/>
            </w:pPr>
            <w:r w:rsidRPr="00BC448D">
              <w:rPr>
                <w:b/>
                <w:bCs/>
              </w:rPr>
              <w:t>Episode duration</w:t>
            </w:r>
          </w:p>
        </w:tc>
        <w:tc>
          <w:tcPr>
            <w:tcW w:w="1701" w:type="dxa"/>
            <w:tcBorders>
              <w:top w:val="single" w:sz="12" w:space="0" w:color="000000"/>
              <w:left w:val="nil"/>
              <w:bottom w:val="single" w:sz="12" w:space="0" w:color="000000"/>
              <w:right w:val="nil"/>
            </w:tcBorders>
            <w:shd w:val="clear" w:color="auto" w:fill="auto"/>
            <w:tcMar>
              <w:top w:w="15" w:type="dxa"/>
              <w:left w:w="108" w:type="dxa"/>
              <w:bottom w:w="0" w:type="dxa"/>
              <w:right w:w="108" w:type="dxa"/>
            </w:tcMar>
            <w:vAlign w:val="center"/>
            <w:hideMark/>
          </w:tcPr>
          <w:p w:rsidR="000F34E8" w:rsidRPr="00BC448D" w:rsidP="00D34FF1" w14:paraId="35390D29" w14:textId="1D9CB099">
            <w:pPr>
              <w:spacing w:after="0"/>
              <w:jc w:val="left"/>
            </w:pPr>
            <w:r w:rsidRPr="00BC448D">
              <w:rPr>
                <w:b/>
                <w:bCs/>
              </w:rPr>
              <w:t>N</w:t>
            </w:r>
            <w:r w:rsidRPr="00BC448D" w:rsidR="00B72EEB">
              <w:rPr>
                <w:b/>
                <w:bCs/>
              </w:rPr>
              <w:t xml:space="preserve">umber </w:t>
            </w:r>
            <w:r w:rsidRPr="00BC448D">
              <w:rPr>
                <w:b/>
                <w:bCs/>
              </w:rPr>
              <w:t>o</w:t>
            </w:r>
            <w:r w:rsidRPr="00BC448D" w:rsidR="00B72EEB">
              <w:rPr>
                <w:b/>
                <w:bCs/>
              </w:rPr>
              <w:t>f</w:t>
            </w:r>
            <w:r w:rsidRPr="00BC448D">
              <w:rPr>
                <w:b/>
                <w:bCs/>
              </w:rPr>
              <w:t xml:space="preserve"> AF episodes detected</w:t>
            </w:r>
          </w:p>
        </w:tc>
        <w:tc>
          <w:tcPr>
            <w:tcW w:w="1701" w:type="dxa"/>
            <w:tcBorders>
              <w:top w:val="single" w:sz="12" w:space="0" w:color="000000"/>
              <w:left w:val="nil"/>
              <w:bottom w:val="single" w:sz="12" w:space="0" w:color="000000"/>
              <w:right w:val="nil"/>
            </w:tcBorders>
            <w:shd w:val="clear" w:color="auto" w:fill="auto"/>
            <w:tcMar>
              <w:top w:w="15" w:type="dxa"/>
              <w:left w:w="108" w:type="dxa"/>
              <w:bottom w:w="0" w:type="dxa"/>
              <w:right w:w="108" w:type="dxa"/>
            </w:tcMar>
            <w:vAlign w:val="center"/>
            <w:hideMark/>
          </w:tcPr>
          <w:p w:rsidR="000F34E8" w:rsidRPr="00BC448D" w:rsidP="00D34FF1" w14:paraId="68BAAAD8" w14:textId="2837AE13">
            <w:pPr>
              <w:spacing w:after="0"/>
              <w:jc w:val="left"/>
            </w:pPr>
            <w:r w:rsidRPr="00BC448D">
              <w:rPr>
                <w:b/>
                <w:bCs/>
              </w:rPr>
              <w:t>N</w:t>
            </w:r>
            <w:r w:rsidRPr="00BC448D" w:rsidR="00B72EEB">
              <w:rPr>
                <w:b/>
                <w:bCs/>
              </w:rPr>
              <w:t xml:space="preserve">umber </w:t>
            </w:r>
            <w:r w:rsidRPr="00BC448D">
              <w:rPr>
                <w:b/>
                <w:bCs/>
              </w:rPr>
              <w:t>o</w:t>
            </w:r>
            <w:r w:rsidRPr="00BC448D" w:rsidR="00B72EEB">
              <w:rPr>
                <w:b/>
                <w:bCs/>
              </w:rPr>
              <w:t>f</w:t>
            </w:r>
            <w:r w:rsidRPr="00BC448D">
              <w:rPr>
                <w:b/>
                <w:bCs/>
              </w:rPr>
              <w:t xml:space="preserve"> True AF episodes</w:t>
            </w:r>
          </w:p>
        </w:tc>
        <w:tc>
          <w:tcPr>
            <w:tcW w:w="1701" w:type="dxa"/>
            <w:tcBorders>
              <w:top w:val="single" w:sz="12" w:space="0" w:color="000000"/>
              <w:left w:val="nil"/>
              <w:bottom w:val="single" w:sz="12" w:space="0" w:color="000000"/>
              <w:right w:val="nil"/>
            </w:tcBorders>
            <w:shd w:val="clear" w:color="auto" w:fill="auto"/>
            <w:tcMar>
              <w:top w:w="15" w:type="dxa"/>
              <w:left w:w="108" w:type="dxa"/>
              <w:bottom w:w="0" w:type="dxa"/>
              <w:right w:w="108" w:type="dxa"/>
            </w:tcMar>
            <w:vAlign w:val="center"/>
            <w:hideMark/>
          </w:tcPr>
          <w:p w:rsidR="000F34E8" w:rsidRPr="00BC448D" w:rsidP="00D34FF1" w14:paraId="5C390F36" w14:textId="3409EF85">
            <w:pPr>
              <w:spacing w:after="0"/>
              <w:jc w:val="left"/>
            </w:pPr>
            <w:r w:rsidRPr="00BC448D">
              <w:rPr>
                <w:b/>
                <w:bCs/>
              </w:rPr>
              <w:t>N</w:t>
            </w:r>
            <w:r w:rsidRPr="00BC448D" w:rsidR="00C106B4">
              <w:rPr>
                <w:b/>
                <w:bCs/>
              </w:rPr>
              <w:t xml:space="preserve">umber </w:t>
            </w:r>
            <w:r w:rsidRPr="00BC448D">
              <w:rPr>
                <w:b/>
                <w:bCs/>
              </w:rPr>
              <w:t>o</w:t>
            </w:r>
            <w:r w:rsidRPr="00BC448D" w:rsidR="00C106B4">
              <w:rPr>
                <w:b/>
                <w:bCs/>
              </w:rPr>
              <w:t>f</w:t>
            </w:r>
            <w:r w:rsidRPr="00BC448D">
              <w:rPr>
                <w:b/>
                <w:bCs/>
              </w:rPr>
              <w:t xml:space="preserve"> Patient</w:t>
            </w:r>
            <w:r w:rsidRPr="00BC448D" w:rsidR="00DF17CC">
              <w:rPr>
                <w:b/>
                <w:bCs/>
              </w:rPr>
              <w:t>s</w:t>
            </w:r>
            <w:r w:rsidRPr="00BC448D">
              <w:rPr>
                <w:b/>
                <w:bCs/>
              </w:rPr>
              <w:t xml:space="preserve"> with True AF</w:t>
            </w:r>
          </w:p>
        </w:tc>
        <w:tc>
          <w:tcPr>
            <w:tcW w:w="1417" w:type="dxa"/>
            <w:tcBorders>
              <w:top w:val="single" w:sz="12" w:space="0" w:color="000000"/>
              <w:left w:val="nil"/>
              <w:bottom w:val="single" w:sz="12" w:space="0" w:color="000000"/>
              <w:right w:val="nil"/>
            </w:tcBorders>
            <w:shd w:val="clear" w:color="auto" w:fill="auto"/>
            <w:tcMar>
              <w:top w:w="15" w:type="dxa"/>
              <w:left w:w="108" w:type="dxa"/>
              <w:bottom w:w="0" w:type="dxa"/>
              <w:right w:w="108" w:type="dxa"/>
            </w:tcMar>
            <w:vAlign w:val="center"/>
            <w:hideMark/>
          </w:tcPr>
          <w:p w:rsidR="000F34E8" w:rsidRPr="00BC448D" w:rsidP="00D34FF1" w14:paraId="1409764B" w14:textId="77777777">
            <w:pPr>
              <w:spacing w:after="0"/>
              <w:jc w:val="left"/>
              <w:rPr>
                <w:b/>
                <w:bCs/>
              </w:rPr>
            </w:pPr>
            <w:r w:rsidRPr="00BC448D">
              <w:rPr>
                <w:b/>
                <w:bCs/>
              </w:rPr>
              <w:t>PPV</w:t>
            </w:r>
          </w:p>
          <w:p w:rsidR="000F34E8" w:rsidRPr="00BC448D" w:rsidP="00D34FF1" w14:paraId="4A0BCF65" w14:textId="77777777">
            <w:pPr>
              <w:spacing w:after="0"/>
              <w:jc w:val="left"/>
              <w:rPr>
                <w:b/>
                <w:bCs/>
              </w:rPr>
            </w:pPr>
            <w:r w:rsidRPr="00BC448D">
              <w:rPr>
                <w:b/>
                <w:bCs/>
              </w:rPr>
              <w:t>(gross)</w:t>
            </w:r>
          </w:p>
        </w:tc>
        <w:tc>
          <w:tcPr>
            <w:tcW w:w="1417" w:type="dxa"/>
            <w:tcBorders>
              <w:top w:val="single" w:sz="12" w:space="0" w:color="000000"/>
              <w:left w:val="nil"/>
              <w:bottom w:val="single" w:sz="12" w:space="0" w:color="000000"/>
              <w:right w:val="nil"/>
            </w:tcBorders>
            <w:vAlign w:val="center"/>
          </w:tcPr>
          <w:p w:rsidR="000F34E8" w:rsidRPr="00BC448D" w:rsidP="00D34FF1" w14:paraId="42203FB7" w14:textId="77777777">
            <w:pPr>
              <w:spacing w:after="0"/>
              <w:jc w:val="left"/>
              <w:rPr>
                <w:b/>
                <w:bCs/>
              </w:rPr>
            </w:pPr>
            <w:r w:rsidRPr="00BC448D">
              <w:rPr>
                <w:b/>
                <w:bCs/>
              </w:rPr>
              <w:t>PPV</w:t>
            </w:r>
          </w:p>
          <w:p w:rsidR="000F34E8" w:rsidRPr="00BC448D" w:rsidP="00D34FF1" w14:paraId="6A392A24" w14:textId="77777777">
            <w:pPr>
              <w:spacing w:after="0"/>
              <w:jc w:val="left"/>
              <w:rPr>
                <w:b/>
                <w:bCs/>
              </w:rPr>
            </w:pPr>
            <w:r w:rsidRPr="00BC448D">
              <w:rPr>
                <w:b/>
                <w:bCs/>
              </w:rPr>
              <w:t>(patient-averaged)</w:t>
            </w:r>
          </w:p>
        </w:tc>
      </w:tr>
      <w:tr w14:paraId="4E5AD0C5" w14:textId="77777777" w:rsidTr="00D34FF1">
        <w:tblPrEx>
          <w:tblW w:w="9354" w:type="dxa"/>
          <w:tblCellMar>
            <w:left w:w="0" w:type="dxa"/>
            <w:right w:w="0" w:type="dxa"/>
          </w:tblCellMar>
          <w:tblLook w:val="04A0"/>
        </w:tblPrEx>
        <w:tc>
          <w:tcPr>
            <w:tcW w:w="1417"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1B6C150E" w14:textId="77777777">
            <w:pPr>
              <w:jc w:val="left"/>
            </w:pPr>
            <w:bookmarkStart w:id="58" w:name="_Hlk87861527"/>
            <w:r w:rsidRPr="00BC448D">
              <w:t>≥ 6 minutes</w:t>
            </w:r>
          </w:p>
        </w:tc>
        <w:tc>
          <w:tcPr>
            <w:tcW w:w="1701"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1C708C6F" w14:textId="77777777">
            <w:pPr>
              <w:jc w:val="left"/>
            </w:pPr>
            <w:r w:rsidRPr="00BC448D">
              <w:t>16230</w:t>
            </w:r>
          </w:p>
        </w:tc>
        <w:tc>
          <w:tcPr>
            <w:tcW w:w="1701"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24C849B4" w14:textId="77777777">
            <w:pPr>
              <w:jc w:val="left"/>
            </w:pPr>
            <w:r w:rsidRPr="00BC448D">
              <w:t>12171</w:t>
            </w:r>
          </w:p>
        </w:tc>
        <w:tc>
          <w:tcPr>
            <w:tcW w:w="1701"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32C04DE4" w14:textId="77777777">
            <w:pPr>
              <w:jc w:val="left"/>
            </w:pPr>
            <w:r w:rsidRPr="00BC448D">
              <w:t>188</w:t>
            </w:r>
          </w:p>
        </w:tc>
        <w:tc>
          <w:tcPr>
            <w:tcW w:w="1417"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1678F2F5" w14:textId="77777777">
            <w:pPr>
              <w:jc w:val="left"/>
            </w:pPr>
            <w:r w:rsidRPr="00BC448D">
              <w:t>75.0%</w:t>
            </w:r>
          </w:p>
        </w:tc>
        <w:tc>
          <w:tcPr>
            <w:tcW w:w="1417" w:type="dxa"/>
            <w:tcBorders>
              <w:top w:val="nil"/>
              <w:left w:val="nil"/>
              <w:bottom w:val="nil"/>
              <w:right w:val="nil"/>
            </w:tcBorders>
            <w:vAlign w:val="center"/>
          </w:tcPr>
          <w:p w:rsidR="000F34E8" w:rsidRPr="00BC448D" w:rsidP="00D34FF1" w14:paraId="390D4D4A" w14:textId="77777777">
            <w:pPr>
              <w:jc w:val="left"/>
            </w:pPr>
            <w:r w:rsidRPr="00BC448D">
              <w:t>67.0%</w:t>
            </w:r>
          </w:p>
        </w:tc>
      </w:tr>
      <w:tr w14:paraId="2FA4610F" w14:textId="77777777" w:rsidTr="00D34FF1">
        <w:tblPrEx>
          <w:tblW w:w="9354" w:type="dxa"/>
          <w:tblCellMar>
            <w:left w:w="0" w:type="dxa"/>
            <w:right w:w="0" w:type="dxa"/>
          </w:tblCellMar>
          <w:tblLook w:val="04A0"/>
        </w:tblPrEx>
        <w:tc>
          <w:tcPr>
            <w:tcW w:w="1417"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0D07FAF3" w14:textId="77777777">
            <w:pPr>
              <w:jc w:val="left"/>
            </w:pPr>
            <w:r w:rsidRPr="00BC448D">
              <w:t>≥ 10 minutes</w:t>
            </w:r>
          </w:p>
        </w:tc>
        <w:tc>
          <w:tcPr>
            <w:tcW w:w="1701"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0632E68A" w14:textId="77777777">
            <w:pPr>
              <w:jc w:val="left"/>
            </w:pPr>
            <w:r w:rsidRPr="00BC448D">
              <w:t>10805</w:t>
            </w:r>
          </w:p>
        </w:tc>
        <w:tc>
          <w:tcPr>
            <w:tcW w:w="1701"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69C300B1" w14:textId="77777777">
            <w:pPr>
              <w:jc w:val="left"/>
            </w:pPr>
            <w:r w:rsidRPr="00BC448D">
              <w:t>8289</w:t>
            </w:r>
          </w:p>
        </w:tc>
        <w:tc>
          <w:tcPr>
            <w:tcW w:w="1701"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78FE67DB" w14:textId="77777777">
            <w:pPr>
              <w:jc w:val="left"/>
            </w:pPr>
            <w:r w:rsidRPr="00BC448D">
              <w:t>162</w:t>
            </w:r>
          </w:p>
        </w:tc>
        <w:tc>
          <w:tcPr>
            <w:tcW w:w="1417"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52E3296E" w14:textId="77777777">
            <w:pPr>
              <w:jc w:val="left"/>
            </w:pPr>
            <w:r w:rsidRPr="00BC448D">
              <w:t>76.7%</w:t>
            </w:r>
          </w:p>
        </w:tc>
        <w:tc>
          <w:tcPr>
            <w:tcW w:w="1417" w:type="dxa"/>
            <w:tcBorders>
              <w:top w:val="nil"/>
              <w:left w:val="nil"/>
              <w:bottom w:val="nil"/>
              <w:right w:val="nil"/>
            </w:tcBorders>
            <w:vAlign w:val="center"/>
          </w:tcPr>
          <w:p w:rsidR="000F34E8" w:rsidRPr="00BC448D" w:rsidP="00D34FF1" w14:paraId="6FB937F3" w14:textId="77777777">
            <w:pPr>
              <w:jc w:val="left"/>
            </w:pPr>
            <w:r w:rsidRPr="00BC448D">
              <w:t>73.5%</w:t>
            </w:r>
          </w:p>
        </w:tc>
      </w:tr>
      <w:tr w14:paraId="21A09B09" w14:textId="77777777" w:rsidTr="00D34FF1">
        <w:tblPrEx>
          <w:tblW w:w="9354" w:type="dxa"/>
          <w:tblCellMar>
            <w:left w:w="0" w:type="dxa"/>
            <w:right w:w="0" w:type="dxa"/>
          </w:tblCellMar>
          <w:tblLook w:val="04A0"/>
        </w:tblPrEx>
        <w:tc>
          <w:tcPr>
            <w:tcW w:w="1417"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502C58FC" w14:textId="77777777">
            <w:pPr>
              <w:jc w:val="left"/>
            </w:pPr>
            <w:r w:rsidRPr="00BC448D">
              <w:t>≥ 30 minutes</w:t>
            </w:r>
          </w:p>
        </w:tc>
        <w:tc>
          <w:tcPr>
            <w:tcW w:w="1701"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505EA1E6" w14:textId="77777777">
            <w:pPr>
              <w:jc w:val="left"/>
            </w:pPr>
            <w:r w:rsidRPr="00BC448D">
              <w:t>4268</w:t>
            </w:r>
          </w:p>
        </w:tc>
        <w:tc>
          <w:tcPr>
            <w:tcW w:w="1701"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5975D30A" w14:textId="77777777">
            <w:pPr>
              <w:jc w:val="left"/>
            </w:pPr>
            <w:r w:rsidRPr="00BC448D">
              <w:t>3518</w:t>
            </w:r>
          </w:p>
        </w:tc>
        <w:tc>
          <w:tcPr>
            <w:tcW w:w="1701"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182E0259" w14:textId="77777777">
            <w:pPr>
              <w:jc w:val="left"/>
            </w:pPr>
            <w:r w:rsidRPr="00BC448D">
              <w:t>115</w:t>
            </w:r>
          </w:p>
        </w:tc>
        <w:tc>
          <w:tcPr>
            <w:tcW w:w="1417"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381CD066" w14:textId="77777777">
            <w:pPr>
              <w:jc w:val="left"/>
            </w:pPr>
            <w:r w:rsidRPr="00BC448D">
              <w:t>82.4%</w:t>
            </w:r>
          </w:p>
        </w:tc>
        <w:tc>
          <w:tcPr>
            <w:tcW w:w="1417" w:type="dxa"/>
            <w:tcBorders>
              <w:top w:val="nil"/>
              <w:left w:val="nil"/>
              <w:bottom w:val="nil"/>
              <w:right w:val="nil"/>
            </w:tcBorders>
            <w:vAlign w:val="center"/>
          </w:tcPr>
          <w:p w:rsidR="000F34E8" w:rsidRPr="00BC448D" w:rsidP="00D34FF1" w14:paraId="44739825" w14:textId="77777777">
            <w:pPr>
              <w:jc w:val="left"/>
            </w:pPr>
            <w:r w:rsidRPr="00BC448D">
              <w:t>82.2%</w:t>
            </w:r>
          </w:p>
        </w:tc>
      </w:tr>
      <w:tr w14:paraId="0CD0089F" w14:textId="77777777" w:rsidTr="00D34FF1">
        <w:tblPrEx>
          <w:tblW w:w="9354" w:type="dxa"/>
          <w:tblCellMar>
            <w:left w:w="0" w:type="dxa"/>
            <w:right w:w="0" w:type="dxa"/>
          </w:tblCellMar>
          <w:tblLook w:val="04A0"/>
        </w:tblPrEx>
        <w:tc>
          <w:tcPr>
            <w:tcW w:w="1417"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296868B6" w14:textId="77777777">
            <w:pPr>
              <w:jc w:val="left"/>
            </w:pPr>
            <w:r w:rsidRPr="00BC448D">
              <w:t>≥ 1 hour</w:t>
            </w:r>
          </w:p>
        </w:tc>
        <w:tc>
          <w:tcPr>
            <w:tcW w:w="1701"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2585C9B0" w14:textId="77777777">
            <w:pPr>
              <w:jc w:val="left"/>
            </w:pPr>
            <w:r w:rsidRPr="00BC448D">
              <w:t>2441</w:t>
            </w:r>
          </w:p>
        </w:tc>
        <w:tc>
          <w:tcPr>
            <w:tcW w:w="1701"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189727ED" w14:textId="77777777">
            <w:pPr>
              <w:jc w:val="left"/>
            </w:pPr>
            <w:r w:rsidRPr="00BC448D">
              <w:t>2148</w:t>
            </w:r>
          </w:p>
        </w:tc>
        <w:tc>
          <w:tcPr>
            <w:tcW w:w="1701"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79E37168" w14:textId="77777777">
            <w:pPr>
              <w:jc w:val="left"/>
            </w:pPr>
            <w:r w:rsidRPr="00BC448D">
              <w:t>76</w:t>
            </w:r>
          </w:p>
        </w:tc>
        <w:tc>
          <w:tcPr>
            <w:tcW w:w="1417"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25829978" w14:textId="77777777">
            <w:pPr>
              <w:jc w:val="left"/>
            </w:pPr>
            <w:r w:rsidRPr="00BC448D">
              <w:t>88.0%</w:t>
            </w:r>
          </w:p>
        </w:tc>
        <w:tc>
          <w:tcPr>
            <w:tcW w:w="1417" w:type="dxa"/>
            <w:tcBorders>
              <w:top w:val="nil"/>
              <w:left w:val="nil"/>
              <w:bottom w:val="nil"/>
              <w:right w:val="nil"/>
            </w:tcBorders>
            <w:vAlign w:val="center"/>
          </w:tcPr>
          <w:p w:rsidR="000F34E8" w:rsidRPr="00BC448D" w:rsidP="00D34FF1" w14:paraId="1E465FA5" w14:textId="77777777">
            <w:pPr>
              <w:jc w:val="left"/>
            </w:pPr>
            <w:r w:rsidRPr="00BC448D">
              <w:t>83.4%</w:t>
            </w:r>
          </w:p>
        </w:tc>
      </w:tr>
      <w:tr w14:paraId="5DE815C7" w14:textId="77777777" w:rsidTr="00D34FF1">
        <w:tblPrEx>
          <w:tblW w:w="9354" w:type="dxa"/>
          <w:tblCellMar>
            <w:left w:w="0" w:type="dxa"/>
            <w:right w:w="0" w:type="dxa"/>
          </w:tblCellMar>
          <w:tblLook w:val="04A0"/>
        </w:tblPrEx>
        <w:tc>
          <w:tcPr>
            <w:tcW w:w="1417"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23E780C6" w14:textId="77777777">
            <w:pPr>
              <w:jc w:val="left"/>
            </w:pPr>
            <w:r w:rsidRPr="00BC448D">
              <w:t>≥ 3 hours</w:t>
            </w:r>
          </w:p>
        </w:tc>
        <w:tc>
          <w:tcPr>
            <w:tcW w:w="1701"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0343EA93" w14:textId="77777777">
            <w:pPr>
              <w:jc w:val="left"/>
            </w:pPr>
            <w:r w:rsidRPr="00BC448D">
              <w:t>1073</w:t>
            </w:r>
          </w:p>
        </w:tc>
        <w:tc>
          <w:tcPr>
            <w:tcW w:w="1701"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5F8AB72F" w14:textId="77777777">
            <w:pPr>
              <w:jc w:val="left"/>
            </w:pPr>
            <w:r w:rsidRPr="00BC448D">
              <w:t>1015</w:t>
            </w:r>
          </w:p>
        </w:tc>
        <w:tc>
          <w:tcPr>
            <w:tcW w:w="1701"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67A25F3D" w14:textId="77777777">
            <w:pPr>
              <w:jc w:val="left"/>
            </w:pPr>
            <w:r w:rsidRPr="00BC448D">
              <w:t>48</w:t>
            </w:r>
          </w:p>
        </w:tc>
        <w:tc>
          <w:tcPr>
            <w:tcW w:w="1417"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5B2C9DD8" w14:textId="77777777">
            <w:pPr>
              <w:jc w:val="left"/>
            </w:pPr>
            <w:r w:rsidRPr="00BC448D">
              <w:t>94.6%</w:t>
            </w:r>
          </w:p>
        </w:tc>
        <w:tc>
          <w:tcPr>
            <w:tcW w:w="1417" w:type="dxa"/>
            <w:tcBorders>
              <w:top w:val="nil"/>
              <w:left w:val="nil"/>
              <w:bottom w:val="nil"/>
              <w:right w:val="nil"/>
            </w:tcBorders>
            <w:vAlign w:val="center"/>
          </w:tcPr>
          <w:p w:rsidR="000F34E8" w:rsidRPr="00BC448D" w:rsidP="00D34FF1" w14:paraId="59B05CE1" w14:textId="77777777">
            <w:pPr>
              <w:jc w:val="left"/>
            </w:pPr>
            <w:r w:rsidRPr="00BC448D">
              <w:t>95.7%</w:t>
            </w:r>
          </w:p>
        </w:tc>
      </w:tr>
      <w:tr w14:paraId="57FFD4B5" w14:textId="77777777" w:rsidTr="00D34FF1">
        <w:tblPrEx>
          <w:tblW w:w="9354" w:type="dxa"/>
          <w:tblCellMar>
            <w:left w:w="0" w:type="dxa"/>
            <w:right w:w="0" w:type="dxa"/>
          </w:tblCellMar>
          <w:tblLook w:val="04A0"/>
        </w:tblPrEx>
        <w:tc>
          <w:tcPr>
            <w:tcW w:w="1417"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2B985EAB" w14:textId="77777777">
            <w:pPr>
              <w:jc w:val="left"/>
            </w:pPr>
            <w:r w:rsidRPr="00BC448D">
              <w:t>≥ 6 hours</w:t>
            </w:r>
          </w:p>
        </w:tc>
        <w:tc>
          <w:tcPr>
            <w:tcW w:w="1701"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0F7484C4" w14:textId="77777777">
            <w:pPr>
              <w:jc w:val="left"/>
            </w:pPr>
            <w:r w:rsidRPr="00BC448D">
              <w:t>622</w:t>
            </w:r>
          </w:p>
        </w:tc>
        <w:tc>
          <w:tcPr>
            <w:tcW w:w="1701"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041600FD" w14:textId="77777777">
            <w:pPr>
              <w:jc w:val="left"/>
            </w:pPr>
            <w:r w:rsidRPr="00BC448D">
              <w:t>605</w:t>
            </w:r>
          </w:p>
        </w:tc>
        <w:tc>
          <w:tcPr>
            <w:tcW w:w="1701"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5B309CB6" w14:textId="77777777">
            <w:pPr>
              <w:jc w:val="left"/>
            </w:pPr>
            <w:r w:rsidRPr="00BC448D">
              <w:t>35</w:t>
            </w:r>
          </w:p>
        </w:tc>
        <w:tc>
          <w:tcPr>
            <w:tcW w:w="1417"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72F8D1CC" w14:textId="77777777">
            <w:pPr>
              <w:jc w:val="left"/>
            </w:pPr>
            <w:r w:rsidRPr="00BC448D">
              <w:t>97.3%</w:t>
            </w:r>
          </w:p>
        </w:tc>
        <w:tc>
          <w:tcPr>
            <w:tcW w:w="1417" w:type="dxa"/>
            <w:tcBorders>
              <w:top w:val="nil"/>
              <w:left w:val="nil"/>
              <w:bottom w:val="nil"/>
              <w:right w:val="nil"/>
            </w:tcBorders>
            <w:vAlign w:val="center"/>
          </w:tcPr>
          <w:p w:rsidR="000F34E8" w:rsidRPr="00BC448D" w:rsidP="00D34FF1" w14:paraId="4E957D96" w14:textId="77777777">
            <w:pPr>
              <w:jc w:val="left"/>
            </w:pPr>
            <w:r w:rsidRPr="00BC448D">
              <w:t>98.3%</w:t>
            </w:r>
          </w:p>
        </w:tc>
      </w:tr>
      <w:tr w14:paraId="3FF2B063" w14:textId="77777777" w:rsidTr="00D34FF1">
        <w:tblPrEx>
          <w:tblW w:w="9354" w:type="dxa"/>
          <w:tblCellMar>
            <w:left w:w="0" w:type="dxa"/>
            <w:right w:w="0" w:type="dxa"/>
          </w:tblCellMar>
          <w:tblLook w:val="04A0"/>
        </w:tblPrEx>
        <w:tc>
          <w:tcPr>
            <w:tcW w:w="1417"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0C900F34" w14:textId="77777777">
            <w:pPr>
              <w:jc w:val="left"/>
            </w:pPr>
            <w:r w:rsidRPr="00BC448D">
              <w:t>≥ 12 hours</w:t>
            </w:r>
          </w:p>
        </w:tc>
        <w:tc>
          <w:tcPr>
            <w:tcW w:w="1701"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0DA40381" w14:textId="77777777">
            <w:pPr>
              <w:jc w:val="left"/>
            </w:pPr>
            <w:r w:rsidRPr="00BC448D">
              <w:t>371</w:t>
            </w:r>
          </w:p>
        </w:tc>
        <w:tc>
          <w:tcPr>
            <w:tcW w:w="1701"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68271585" w14:textId="77777777">
            <w:pPr>
              <w:jc w:val="left"/>
            </w:pPr>
            <w:r w:rsidRPr="00BC448D">
              <w:t>368</w:t>
            </w:r>
          </w:p>
        </w:tc>
        <w:tc>
          <w:tcPr>
            <w:tcW w:w="1701" w:type="dxa"/>
            <w:tcBorders>
              <w:top w:val="nil"/>
              <w:left w:val="nil"/>
              <w:bottom w:val="nil"/>
              <w:right w:val="nil"/>
            </w:tcBorders>
            <w:shd w:val="clear" w:color="auto" w:fill="auto"/>
            <w:tcMar>
              <w:top w:w="15" w:type="dxa"/>
              <w:left w:w="108" w:type="dxa"/>
              <w:bottom w:w="0" w:type="dxa"/>
              <w:right w:w="108" w:type="dxa"/>
            </w:tcMar>
            <w:hideMark/>
          </w:tcPr>
          <w:p w:rsidR="000F34E8" w:rsidRPr="00BC448D" w:rsidP="00D34FF1" w14:paraId="3E718F38" w14:textId="77777777">
            <w:pPr>
              <w:jc w:val="left"/>
            </w:pPr>
            <w:r w:rsidRPr="00BC448D">
              <w:t>22</w:t>
            </w:r>
          </w:p>
        </w:tc>
        <w:tc>
          <w:tcPr>
            <w:tcW w:w="1417"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25903382" w14:textId="77777777">
            <w:pPr>
              <w:jc w:val="left"/>
            </w:pPr>
            <w:r w:rsidRPr="00BC448D">
              <w:t>99.2%</w:t>
            </w:r>
          </w:p>
        </w:tc>
        <w:tc>
          <w:tcPr>
            <w:tcW w:w="1417" w:type="dxa"/>
            <w:tcBorders>
              <w:top w:val="nil"/>
              <w:left w:val="nil"/>
              <w:bottom w:val="nil"/>
              <w:right w:val="nil"/>
            </w:tcBorders>
            <w:vAlign w:val="center"/>
          </w:tcPr>
          <w:p w:rsidR="000F34E8" w:rsidRPr="00BC448D" w:rsidP="00D34FF1" w14:paraId="2814C5BD" w14:textId="77777777">
            <w:pPr>
              <w:jc w:val="left"/>
            </w:pPr>
            <w:r w:rsidRPr="00BC448D">
              <w:t>98.1%</w:t>
            </w:r>
          </w:p>
        </w:tc>
      </w:tr>
      <w:tr w14:paraId="719D035C" w14:textId="77777777" w:rsidTr="00D34FF1">
        <w:tblPrEx>
          <w:tblW w:w="9354" w:type="dxa"/>
          <w:tblCellMar>
            <w:left w:w="0" w:type="dxa"/>
            <w:right w:w="0" w:type="dxa"/>
          </w:tblCellMar>
          <w:tblLook w:val="04A0"/>
        </w:tblPrEx>
        <w:tc>
          <w:tcPr>
            <w:tcW w:w="1417" w:type="dxa"/>
            <w:tcBorders>
              <w:top w:val="nil"/>
              <w:left w:val="nil"/>
              <w:bottom w:val="single" w:sz="12" w:space="0" w:color="000000"/>
              <w:right w:val="nil"/>
            </w:tcBorders>
            <w:shd w:val="clear" w:color="auto" w:fill="auto"/>
            <w:tcMar>
              <w:top w:w="15" w:type="dxa"/>
              <w:left w:w="108" w:type="dxa"/>
              <w:bottom w:w="0" w:type="dxa"/>
              <w:right w:w="108" w:type="dxa"/>
            </w:tcMar>
            <w:vAlign w:val="center"/>
          </w:tcPr>
          <w:p w:rsidR="000F34E8" w:rsidRPr="00BC448D" w:rsidP="00D34FF1" w14:paraId="5C659FCD" w14:textId="69DDDEEC">
            <w:pPr>
              <w:jc w:val="left"/>
            </w:pPr>
            <w:r w:rsidRPr="00BC448D">
              <w:t>≥ 24 hours</w:t>
            </w:r>
          </w:p>
        </w:tc>
        <w:tc>
          <w:tcPr>
            <w:tcW w:w="1701" w:type="dxa"/>
            <w:tcBorders>
              <w:top w:val="nil"/>
              <w:left w:val="nil"/>
              <w:bottom w:val="single" w:sz="12" w:space="0" w:color="000000"/>
              <w:right w:val="nil"/>
            </w:tcBorders>
            <w:shd w:val="clear" w:color="auto" w:fill="auto"/>
            <w:tcMar>
              <w:top w:w="15" w:type="dxa"/>
              <w:left w:w="108" w:type="dxa"/>
              <w:bottom w:w="0" w:type="dxa"/>
              <w:right w:w="108" w:type="dxa"/>
            </w:tcMar>
            <w:vAlign w:val="center"/>
          </w:tcPr>
          <w:p w:rsidR="000F34E8" w:rsidRPr="00BC448D" w:rsidP="00D34FF1" w14:paraId="41B07382" w14:textId="77777777">
            <w:pPr>
              <w:jc w:val="left"/>
            </w:pPr>
            <w:r w:rsidRPr="00BC448D">
              <w:t>160</w:t>
            </w:r>
          </w:p>
        </w:tc>
        <w:tc>
          <w:tcPr>
            <w:tcW w:w="1701" w:type="dxa"/>
            <w:tcBorders>
              <w:top w:val="nil"/>
              <w:left w:val="nil"/>
              <w:bottom w:val="single" w:sz="12" w:space="0" w:color="000000"/>
              <w:right w:val="nil"/>
            </w:tcBorders>
            <w:shd w:val="clear" w:color="auto" w:fill="auto"/>
            <w:tcMar>
              <w:top w:w="15" w:type="dxa"/>
              <w:left w:w="108" w:type="dxa"/>
              <w:bottom w:w="0" w:type="dxa"/>
              <w:right w:w="108" w:type="dxa"/>
            </w:tcMar>
            <w:vAlign w:val="center"/>
          </w:tcPr>
          <w:p w:rsidR="000F34E8" w:rsidRPr="00BC448D" w:rsidP="00D34FF1" w14:paraId="294C1B9E" w14:textId="77777777">
            <w:pPr>
              <w:jc w:val="left"/>
            </w:pPr>
            <w:r w:rsidRPr="00BC448D">
              <w:t>160</w:t>
            </w:r>
          </w:p>
        </w:tc>
        <w:tc>
          <w:tcPr>
            <w:tcW w:w="1701" w:type="dxa"/>
            <w:tcBorders>
              <w:top w:val="nil"/>
              <w:left w:val="nil"/>
              <w:bottom w:val="single" w:sz="12" w:space="0" w:color="000000"/>
              <w:right w:val="nil"/>
            </w:tcBorders>
            <w:shd w:val="clear" w:color="auto" w:fill="auto"/>
            <w:tcMar>
              <w:top w:w="15" w:type="dxa"/>
              <w:left w:w="108" w:type="dxa"/>
              <w:bottom w:w="0" w:type="dxa"/>
              <w:right w:w="108" w:type="dxa"/>
            </w:tcMar>
          </w:tcPr>
          <w:p w:rsidR="000F34E8" w:rsidRPr="00BC448D" w:rsidP="00D34FF1" w14:paraId="67CC4A9F" w14:textId="77777777">
            <w:pPr>
              <w:jc w:val="left"/>
            </w:pPr>
            <w:r w:rsidRPr="00BC448D">
              <w:t>14</w:t>
            </w:r>
          </w:p>
        </w:tc>
        <w:tc>
          <w:tcPr>
            <w:tcW w:w="1417" w:type="dxa"/>
            <w:tcBorders>
              <w:top w:val="nil"/>
              <w:left w:val="nil"/>
              <w:bottom w:val="single" w:sz="12" w:space="0" w:color="000000"/>
              <w:right w:val="nil"/>
            </w:tcBorders>
            <w:shd w:val="clear" w:color="auto" w:fill="auto"/>
            <w:tcMar>
              <w:top w:w="15" w:type="dxa"/>
              <w:left w:w="108" w:type="dxa"/>
              <w:bottom w:w="0" w:type="dxa"/>
              <w:right w:w="108" w:type="dxa"/>
            </w:tcMar>
            <w:vAlign w:val="center"/>
          </w:tcPr>
          <w:p w:rsidR="000F34E8" w:rsidRPr="00BC448D" w:rsidP="00D34FF1" w14:paraId="2357A7E1" w14:textId="77777777">
            <w:pPr>
              <w:jc w:val="left"/>
            </w:pPr>
            <w:r w:rsidRPr="00BC448D">
              <w:t>100%</w:t>
            </w:r>
          </w:p>
        </w:tc>
        <w:tc>
          <w:tcPr>
            <w:tcW w:w="1417" w:type="dxa"/>
            <w:tcBorders>
              <w:top w:val="nil"/>
              <w:left w:val="nil"/>
              <w:bottom w:val="single" w:sz="12" w:space="0" w:color="000000"/>
              <w:right w:val="nil"/>
            </w:tcBorders>
            <w:vAlign w:val="center"/>
          </w:tcPr>
          <w:p w:rsidR="000F34E8" w:rsidRPr="00BC448D" w:rsidP="00D34FF1" w14:paraId="74D02EB6" w14:textId="77777777">
            <w:pPr>
              <w:jc w:val="left"/>
            </w:pPr>
            <w:r w:rsidRPr="00BC448D">
              <w:t>100%</w:t>
            </w:r>
          </w:p>
        </w:tc>
      </w:tr>
      <w:bookmarkEnd w:id="57"/>
      <w:bookmarkEnd w:id="58"/>
    </w:tbl>
    <w:p w:rsidR="000F34E8" w:rsidRPr="00BC448D" w:rsidP="000F34E8" w14:paraId="2F96DB61" w14:textId="77777777">
      <w:pPr>
        <w:jc w:val="left"/>
        <w:rPr>
          <w:b/>
          <w:bCs/>
        </w:rPr>
      </w:pPr>
    </w:p>
    <w:p w:rsidR="000F34E8" w:rsidRPr="00BC448D" w:rsidP="000F34E8" w14:paraId="496AF4ED" w14:textId="0E8AB5E2">
      <w:pPr>
        <w:jc w:val="left"/>
        <w:rPr>
          <w:b/>
          <w:bCs/>
        </w:rPr>
      </w:pPr>
    </w:p>
    <w:p w:rsidR="00276589" w:rsidRPr="00BC448D" w:rsidP="000F34E8" w14:paraId="7A705858" w14:textId="42FA1F7B">
      <w:pPr>
        <w:jc w:val="left"/>
        <w:rPr>
          <w:b/>
          <w:bCs/>
        </w:rPr>
      </w:pPr>
    </w:p>
    <w:p w:rsidR="00276589" w:rsidRPr="00BC448D" w:rsidP="000F34E8" w14:paraId="109680BC" w14:textId="78D577F9">
      <w:pPr>
        <w:jc w:val="left"/>
        <w:rPr>
          <w:b/>
          <w:bCs/>
        </w:rPr>
      </w:pPr>
    </w:p>
    <w:p w:rsidR="00276589" w:rsidRPr="00BC448D" w:rsidP="000F34E8" w14:paraId="306876D5" w14:textId="32A38818">
      <w:pPr>
        <w:jc w:val="left"/>
        <w:rPr>
          <w:b/>
          <w:bCs/>
        </w:rPr>
      </w:pPr>
    </w:p>
    <w:p w:rsidR="00276589" w:rsidRPr="00BC448D" w:rsidP="000F34E8" w14:paraId="46A8DBD5" w14:textId="57064F6C">
      <w:pPr>
        <w:jc w:val="left"/>
        <w:rPr>
          <w:b/>
          <w:bCs/>
        </w:rPr>
      </w:pPr>
    </w:p>
    <w:p w:rsidR="00276589" w:rsidRPr="00BC448D" w:rsidP="000F34E8" w14:paraId="2821C24B" w14:textId="32278BD7">
      <w:pPr>
        <w:jc w:val="left"/>
        <w:rPr>
          <w:b/>
          <w:bCs/>
        </w:rPr>
      </w:pPr>
    </w:p>
    <w:p w:rsidR="00276589" w:rsidRPr="00BC448D" w:rsidP="000F34E8" w14:paraId="322C93B8" w14:textId="732BC0CC">
      <w:pPr>
        <w:jc w:val="left"/>
        <w:rPr>
          <w:b/>
          <w:bCs/>
        </w:rPr>
      </w:pPr>
    </w:p>
    <w:p w:rsidR="00276589" w:rsidRPr="00BC448D" w:rsidP="000F34E8" w14:paraId="709052D5" w14:textId="6BC6B7FA">
      <w:pPr>
        <w:jc w:val="left"/>
        <w:rPr>
          <w:b/>
          <w:bCs/>
        </w:rPr>
      </w:pPr>
    </w:p>
    <w:p w:rsidR="00276589" w:rsidRPr="00BC448D" w:rsidP="000F34E8" w14:paraId="418CE2BD" w14:textId="54E33C4F">
      <w:pPr>
        <w:jc w:val="left"/>
        <w:rPr>
          <w:b/>
          <w:bCs/>
        </w:rPr>
      </w:pPr>
    </w:p>
    <w:p w:rsidR="00276589" w:rsidRPr="00BC448D" w:rsidP="000F34E8" w14:paraId="2C8D7FC3" w14:textId="4B6B263E">
      <w:pPr>
        <w:jc w:val="left"/>
        <w:rPr>
          <w:b/>
          <w:bCs/>
        </w:rPr>
      </w:pPr>
    </w:p>
    <w:p w:rsidR="00276589" w:rsidRPr="00BC448D" w:rsidP="000F34E8" w14:paraId="68A70086" w14:textId="69CBF303">
      <w:pPr>
        <w:jc w:val="left"/>
        <w:rPr>
          <w:b/>
          <w:bCs/>
        </w:rPr>
      </w:pPr>
    </w:p>
    <w:p w:rsidR="00276589" w:rsidRPr="00BC448D" w:rsidP="000F34E8" w14:paraId="5036AE3A" w14:textId="5CC6D5BD">
      <w:pPr>
        <w:jc w:val="left"/>
        <w:rPr>
          <w:b/>
          <w:bCs/>
        </w:rPr>
      </w:pPr>
    </w:p>
    <w:p w:rsidR="00276589" w:rsidRPr="00BC448D" w:rsidP="000F34E8" w14:paraId="5302985D" w14:textId="259C066C">
      <w:pPr>
        <w:jc w:val="left"/>
        <w:rPr>
          <w:b/>
          <w:bCs/>
        </w:rPr>
      </w:pPr>
    </w:p>
    <w:p w:rsidR="00276589" w:rsidRPr="00BC448D" w:rsidP="000F34E8" w14:paraId="6DAF2084" w14:textId="727F6C80">
      <w:pPr>
        <w:jc w:val="left"/>
        <w:rPr>
          <w:b/>
          <w:bCs/>
        </w:rPr>
      </w:pPr>
    </w:p>
    <w:p w:rsidR="00276589" w:rsidRPr="00BC448D" w:rsidP="000F34E8" w14:paraId="1D7250C8" w14:textId="487C253A">
      <w:pPr>
        <w:jc w:val="left"/>
      </w:pPr>
      <w:r w:rsidRPr="00BC448D">
        <w:rPr>
          <w:b/>
          <w:bCs/>
          <w:noProof/>
        </w:rPr>
        <w:drawing>
          <wp:anchor distT="0" distB="0" distL="114300" distR="114300" simplePos="0" relativeHeight="251659264" behindDoc="0" locked="0" layoutInCell="1" allowOverlap="1">
            <wp:simplePos x="0" y="0"/>
            <wp:positionH relativeFrom="margin">
              <wp:align>left</wp:align>
            </wp:positionH>
            <wp:positionV relativeFrom="paragraph">
              <wp:posOffset>476250</wp:posOffset>
            </wp:positionV>
            <wp:extent cx="5731510" cy="6823710"/>
            <wp:effectExtent l="19050" t="19050" r="21590" b="15240"/>
            <wp:wrapSquare wrapText="bothSides"/>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085173" name="Picture 4" descr="Chart, bar chart&#10;&#10;Description automatically generated"/>
                    <pic:cNvPicPr/>
                  </pic:nvPicPr>
                  <pic:blipFill>
                    <a:blip xmlns:r="http://schemas.openxmlformats.org/officeDocument/2006/relationships" r:embed="rId24" cstate="print">
                      <a:extLst>
                        <a:ext xmlns:a="http://schemas.openxmlformats.org/drawingml/2006/main" uri="{28A0092B-C50C-407E-A947-70E740481C1C}">
                          <a14:useLocalDpi xmlns:a14="http://schemas.microsoft.com/office/drawing/2010/main" val="0"/>
                        </a:ext>
                      </a:extLst>
                    </a:blip>
                    <a:stretch>
                      <a:fillRect/>
                    </a:stretch>
                  </pic:blipFill>
                  <pic:spPr>
                    <a:xfrm>
                      <a:off x="0" y="0"/>
                      <a:ext cx="5731510" cy="6823710"/>
                    </a:xfrm>
                    <a:prstGeom prst="rect">
                      <a:avLst/>
                    </a:prstGeom>
                    <a:ln>
                      <a:solidFill>
                        <a:schemeClr val="tx1"/>
                      </a:solidFill>
                    </a:ln>
                  </pic:spPr>
                </pic:pic>
              </a:graphicData>
            </a:graphic>
          </wp:anchor>
        </w:drawing>
      </w:r>
      <w:r w:rsidRPr="00BC448D" w:rsidR="00241089">
        <w:rPr>
          <w:b/>
          <w:bCs/>
        </w:rPr>
        <w:t xml:space="preserve">Graphical </w:t>
      </w:r>
      <w:r w:rsidRPr="00BC448D" w:rsidR="00B41A05">
        <w:rPr>
          <w:b/>
          <w:bCs/>
        </w:rPr>
        <w:t>Abstract</w:t>
      </w:r>
      <w:r w:rsidRPr="00BC448D">
        <w:rPr>
          <w:b/>
          <w:bCs/>
        </w:rPr>
        <w:t>.</w:t>
      </w:r>
      <w:r w:rsidRPr="00BC448D">
        <w:t xml:space="preserve"> Diagnostic </w:t>
      </w:r>
      <w:r w:rsidRPr="00BC448D" w:rsidR="002A5076">
        <w:t>performance</w:t>
      </w:r>
      <w:r w:rsidRPr="00BC448D">
        <w:t xml:space="preserve"> of the Confirm Rx </w:t>
      </w:r>
      <w:r w:rsidRPr="00BC448D">
        <w:t>SharpSense</w:t>
      </w:r>
      <w:r w:rsidRPr="00BC448D">
        <w:t xml:space="preserve"> AF detection algorithm.</w:t>
      </w:r>
    </w:p>
    <w:p w:rsidR="00276589" w:rsidRPr="00BC448D" w:rsidP="000F34E8" w14:paraId="0294F9E8" w14:textId="59E6E25C">
      <w:pPr>
        <w:jc w:val="left"/>
        <w:rPr>
          <w:b/>
          <w:bCs/>
        </w:rPr>
      </w:pPr>
    </w:p>
    <w:p w:rsidR="000F34E8" w:rsidRPr="00BC448D" w:rsidP="000F34E8" w14:paraId="2742F606" w14:textId="77777777">
      <w:pPr>
        <w:jc w:val="left"/>
        <w:rPr>
          <w:b/>
          <w:bCs/>
        </w:rPr>
        <w:sectPr w:rsidSect="00F2271F">
          <w:pgSz w:w="11906" w:h="16838"/>
          <w:pgMar w:top="1440" w:right="1440" w:bottom="1440" w:left="1440" w:header="708" w:footer="708" w:gutter="0"/>
          <w:cols w:space="708"/>
          <w:docGrid w:linePitch="360"/>
        </w:sectPr>
      </w:pPr>
    </w:p>
    <w:tbl>
      <w:tblPr>
        <w:tblpPr w:leftFromText="180" w:rightFromText="180" w:horzAnchor="margin" w:tblpY="871"/>
        <w:tblW w:w="13467" w:type="dxa"/>
        <w:tblLayout w:type="fixed"/>
        <w:tblCellMar>
          <w:left w:w="0" w:type="dxa"/>
          <w:right w:w="0" w:type="dxa"/>
        </w:tblCellMar>
        <w:tblLook w:val="04A0"/>
      </w:tblPr>
      <w:tblGrid>
        <w:gridCol w:w="2977"/>
        <w:gridCol w:w="1432"/>
        <w:gridCol w:w="1814"/>
        <w:gridCol w:w="1814"/>
        <w:gridCol w:w="1814"/>
        <w:gridCol w:w="1773"/>
        <w:gridCol w:w="1843"/>
      </w:tblGrid>
      <w:tr w14:paraId="3BEAAFF7" w14:textId="77777777" w:rsidTr="00D34FF1">
        <w:tblPrEx>
          <w:tblW w:w="13467" w:type="dxa"/>
          <w:tblLayout w:type="fixed"/>
          <w:tblCellMar>
            <w:left w:w="0" w:type="dxa"/>
            <w:right w:w="0" w:type="dxa"/>
          </w:tblCellMar>
          <w:tblLook w:val="04A0"/>
        </w:tblPrEx>
        <w:trPr>
          <w:trHeight w:val="20"/>
        </w:trPr>
        <w:tc>
          <w:tcPr>
            <w:tcW w:w="2977" w:type="dxa"/>
            <w:tcBorders>
              <w:top w:val="single" w:sz="12" w:space="0" w:color="000000"/>
              <w:left w:val="nil"/>
              <w:bottom w:val="nil"/>
              <w:right w:val="nil"/>
            </w:tcBorders>
            <w:shd w:val="clear" w:color="auto" w:fill="auto"/>
            <w:tcMar>
              <w:top w:w="15" w:type="dxa"/>
              <w:left w:w="108" w:type="dxa"/>
              <w:bottom w:w="0" w:type="dxa"/>
              <w:right w:w="108" w:type="dxa"/>
            </w:tcMar>
            <w:hideMark/>
          </w:tcPr>
          <w:p w:rsidR="000F34E8" w:rsidRPr="00BC448D" w:rsidP="00D34FF1" w14:paraId="4EE51A6C" w14:textId="77777777">
            <w:pPr>
              <w:jc w:val="left"/>
            </w:pPr>
            <w:bookmarkStart w:id="59" w:name="_Hlk144807640"/>
            <w:r w:rsidRPr="00BC448D">
              <w:t> </w:t>
            </w:r>
          </w:p>
        </w:tc>
        <w:tc>
          <w:tcPr>
            <w:tcW w:w="8647" w:type="dxa"/>
            <w:gridSpan w:val="5"/>
            <w:tcBorders>
              <w:top w:val="single" w:sz="12" w:space="0" w:color="000000"/>
              <w:left w:val="nil"/>
              <w:bottom w:val="single" w:sz="12" w:space="0" w:color="000000"/>
            </w:tcBorders>
            <w:shd w:val="clear" w:color="auto" w:fill="auto"/>
            <w:tcMar>
              <w:top w:w="15" w:type="dxa"/>
              <w:left w:w="108" w:type="dxa"/>
              <w:bottom w:w="0" w:type="dxa"/>
              <w:right w:w="108" w:type="dxa"/>
            </w:tcMar>
            <w:vAlign w:val="center"/>
            <w:hideMark/>
          </w:tcPr>
          <w:p w:rsidR="000F34E8" w:rsidRPr="00BC448D" w:rsidP="00D34FF1" w14:paraId="46337DB2" w14:textId="77777777">
            <w:pPr>
              <w:jc w:val="center"/>
              <w:rPr>
                <w:b/>
                <w:bCs/>
              </w:rPr>
            </w:pPr>
            <w:r w:rsidRPr="00BC448D">
              <w:rPr>
                <w:b/>
                <w:bCs/>
              </w:rPr>
              <w:t>Reason for Monitoring</w:t>
            </w:r>
          </w:p>
        </w:tc>
        <w:tc>
          <w:tcPr>
            <w:tcW w:w="1843" w:type="dxa"/>
            <w:vMerge w:val="restart"/>
            <w:tcBorders>
              <w:top w:val="single" w:sz="12" w:space="0" w:color="auto"/>
            </w:tcBorders>
            <w:vAlign w:val="center"/>
          </w:tcPr>
          <w:p w:rsidR="000F34E8" w:rsidRPr="00BC448D" w:rsidP="00D34FF1" w14:paraId="4069F50C" w14:textId="77777777">
            <w:pPr>
              <w:jc w:val="center"/>
              <w:rPr>
                <w:b/>
                <w:bCs/>
              </w:rPr>
            </w:pPr>
            <w:r w:rsidRPr="00BC448D">
              <w:rPr>
                <w:b/>
                <w:bCs/>
              </w:rPr>
              <w:t>Total</w:t>
            </w:r>
          </w:p>
        </w:tc>
      </w:tr>
      <w:tr w14:paraId="16E09413" w14:textId="77777777" w:rsidTr="00D34FF1">
        <w:tblPrEx>
          <w:tblW w:w="13467" w:type="dxa"/>
          <w:tblLayout w:type="fixed"/>
          <w:tblCellMar>
            <w:left w:w="0" w:type="dxa"/>
            <w:right w:w="0" w:type="dxa"/>
          </w:tblCellMar>
          <w:tblLook w:val="04A0"/>
        </w:tblPrEx>
        <w:trPr>
          <w:trHeight w:val="170"/>
        </w:trPr>
        <w:tc>
          <w:tcPr>
            <w:tcW w:w="2977" w:type="dxa"/>
            <w:tcBorders>
              <w:top w:val="nil"/>
              <w:left w:val="nil"/>
              <w:bottom w:val="single" w:sz="12" w:space="0" w:color="000000"/>
              <w:right w:val="nil"/>
            </w:tcBorders>
            <w:shd w:val="clear" w:color="auto" w:fill="auto"/>
            <w:tcMar>
              <w:top w:w="15" w:type="dxa"/>
              <w:left w:w="108" w:type="dxa"/>
              <w:bottom w:w="0" w:type="dxa"/>
              <w:right w:w="108" w:type="dxa"/>
            </w:tcMar>
            <w:hideMark/>
          </w:tcPr>
          <w:p w:rsidR="000F34E8" w:rsidRPr="00BC448D" w:rsidP="00D34FF1" w14:paraId="356D7212" w14:textId="77777777">
            <w:pPr>
              <w:spacing w:after="0"/>
              <w:jc w:val="left"/>
            </w:pPr>
            <w:r w:rsidRPr="00BC448D">
              <w:t> </w:t>
            </w:r>
          </w:p>
        </w:tc>
        <w:tc>
          <w:tcPr>
            <w:tcW w:w="1432" w:type="dxa"/>
            <w:tcBorders>
              <w:top w:val="single" w:sz="12" w:space="0" w:color="000000"/>
              <w:left w:val="nil"/>
              <w:bottom w:val="single" w:sz="12" w:space="0" w:color="000000"/>
              <w:right w:val="nil"/>
            </w:tcBorders>
            <w:shd w:val="clear" w:color="auto" w:fill="auto"/>
            <w:tcMar>
              <w:top w:w="15" w:type="dxa"/>
              <w:left w:w="108" w:type="dxa"/>
              <w:bottom w:w="0" w:type="dxa"/>
              <w:right w:w="108" w:type="dxa"/>
            </w:tcMar>
            <w:vAlign w:val="center"/>
            <w:hideMark/>
          </w:tcPr>
          <w:p w:rsidR="000F34E8" w:rsidRPr="00BC448D" w:rsidP="00D34FF1" w14:paraId="42BDE020" w14:textId="77777777">
            <w:pPr>
              <w:spacing w:after="0"/>
              <w:jc w:val="center"/>
            </w:pPr>
            <w:r w:rsidRPr="00BC448D">
              <w:t>Palpitations</w:t>
            </w:r>
          </w:p>
        </w:tc>
        <w:tc>
          <w:tcPr>
            <w:tcW w:w="1814" w:type="dxa"/>
            <w:tcBorders>
              <w:top w:val="single" w:sz="12" w:space="0" w:color="000000"/>
              <w:left w:val="nil"/>
              <w:bottom w:val="single" w:sz="12" w:space="0" w:color="000000"/>
              <w:right w:val="nil"/>
            </w:tcBorders>
            <w:shd w:val="clear" w:color="auto" w:fill="auto"/>
            <w:tcMar>
              <w:top w:w="15" w:type="dxa"/>
              <w:left w:w="108" w:type="dxa"/>
              <w:bottom w:w="0" w:type="dxa"/>
              <w:right w:w="108" w:type="dxa"/>
            </w:tcMar>
            <w:vAlign w:val="center"/>
            <w:hideMark/>
          </w:tcPr>
          <w:p w:rsidR="000F34E8" w:rsidRPr="00BC448D" w:rsidP="00D34FF1" w14:paraId="094BFF53" w14:textId="77777777">
            <w:pPr>
              <w:spacing w:after="0"/>
              <w:jc w:val="center"/>
            </w:pPr>
            <w:r w:rsidRPr="00BC448D">
              <w:t>AF Management</w:t>
            </w:r>
          </w:p>
        </w:tc>
        <w:tc>
          <w:tcPr>
            <w:tcW w:w="1814" w:type="dxa"/>
            <w:tcBorders>
              <w:top w:val="single" w:sz="12" w:space="0" w:color="000000"/>
              <w:left w:val="nil"/>
              <w:bottom w:val="single" w:sz="12" w:space="0" w:color="000000"/>
              <w:right w:val="nil"/>
            </w:tcBorders>
            <w:shd w:val="clear" w:color="auto" w:fill="auto"/>
            <w:tcMar>
              <w:top w:w="15" w:type="dxa"/>
              <w:left w:w="108" w:type="dxa"/>
              <w:bottom w:w="0" w:type="dxa"/>
              <w:right w:w="108" w:type="dxa"/>
            </w:tcMar>
            <w:vAlign w:val="center"/>
            <w:hideMark/>
          </w:tcPr>
          <w:p w:rsidR="000F34E8" w:rsidRPr="00BC448D" w:rsidP="00D34FF1" w14:paraId="438EC282" w14:textId="77777777">
            <w:pPr>
              <w:spacing w:after="0"/>
              <w:jc w:val="center"/>
            </w:pPr>
            <w:r w:rsidRPr="00BC448D">
              <w:t>Syncope</w:t>
            </w:r>
          </w:p>
        </w:tc>
        <w:tc>
          <w:tcPr>
            <w:tcW w:w="1814" w:type="dxa"/>
            <w:tcBorders>
              <w:top w:val="single" w:sz="12" w:space="0" w:color="000000"/>
              <w:left w:val="nil"/>
              <w:bottom w:val="single" w:sz="12" w:space="0" w:color="000000"/>
            </w:tcBorders>
            <w:vAlign w:val="center"/>
          </w:tcPr>
          <w:p w:rsidR="000F34E8" w:rsidRPr="00BC448D" w:rsidP="004C5E2D" w14:paraId="6F919E4C" w14:textId="01362631">
            <w:pPr>
              <w:spacing w:after="0"/>
              <w:jc w:val="center"/>
            </w:pPr>
            <w:r w:rsidRPr="00BC448D">
              <w:t>Suspected</w:t>
            </w:r>
            <w:r w:rsidRPr="00BC448D" w:rsidR="004C5E2D">
              <w:t xml:space="preserve"> </w:t>
            </w:r>
            <w:r w:rsidRPr="00BC448D">
              <w:t>AF</w:t>
            </w:r>
          </w:p>
        </w:tc>
        <w:tc>
          <w:tcPr>
            <w:tcW w:w="1773" w:type="dxa"/>
            <w:tcBorders>
              <w:bottom w:val="single" w:sz="12" w:space="0" w:color="auto"/>
            </w:tcBorders>
            <w:vAlign w:val="center"/>
          </w:tcPr>
          <w:p w:rsidR="000F34E8" w:rsidRPr="00BC448D" w:rsidP="00D34FF1" w14:paraId="4072A998" w14:textId="77777777">
            <w:pPr>
              <w:spacing w:after="0"/>
              <w:jc w:val="center"/>
            </w:pPr>
            <w:r w:rsidRPr="00BC448D">
              <w:t>Other</w:t>
            </w:r>
          </w:p>
        </w:tc>
        <w:tc>
          <w:tcPr>
            <w:tcW w:w="1843" w:type="dxa"/>
            <w:vMerge/>
            <w:tcBorders>
              <w:bottom w:val="single" w:sz="12" w:space="0" w:color="auto"/>
            </w:tcBorders>
          </w:tcPr>
          <w:p w:rsidR="000F34E8" w:rsidRPr="00BC448D" w:rsidP="00D34FF1" w14:paraId="09E0F9EC" w14:textId="77777777">
            <w:pPr>
              <w:spacing w:after="0"/>
              <w:jc w:val="center"/>
            </w:pPr>
          </w:p>
        </w:tc>
      </w:tr>
      <w:tr w14:paraId="1705A481" w14:textId="77777777" w:rsidTr="00D34FF1">
        <w:tblPrEx>
          <w:tblW w:w="13467" w:type="dxa"/>
          <w:tblLayout w:type="fixed"/>
          <w:tblCellMar>
            <w:left w:w="0" w:type="dxa"/>
            <w:right w:w="0" w:type="dxa"/>
          </w:tblCellMar>
          <w:tblLook w:val="04A0"/>
        </w:tblPrEx>
        <w:trPr>
          <w:trHeight w:val="624"/>
        </w:trPr>
        <w:tc>
          <w:tcPr>
            <w:tcW w:w="2977" w:type="dxa"/>
            <w:tcBorders>
              <w:top w:val="single" w:sz="12" w:space="0" w:color="auto"/>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409D5F5D" w14:textId="1563C5B9">
            <w:pPr>
              <w:jc w:val="left"/>
            </w:pPr>
            <w:r w:rsidRPr="00BC448D">
              <w:rPr>
                <w:b/>
                <w:bCs/>
              </w:rPr>
              <w:t>N</w:t>
            </w:r>
            <w:r w:rsidRPr="00BC448D" w:rsidR="004C5E2D">
              <w:rPr>
                <w:b/>
                <w:bCs/>
              </w:rPr>
              <w:t>umber of</w:t>
            </w:r>
            <w:r w:rsidRPr="00BC448D">
              <w:rPr>
                <w:b/>
                <w:bCs/>
              </w:rPr>
              <w:t xml:space="preserve"> episodes of AF detected</w:t>
            </w:r>
          </w:p>
        </w:tc>
        <w:tc>
          <w:tcPr>
            <w:tcW w:w="1432" w:type="dxa"/>
            <w:tcBorders>
              <w:top w:val="single" w:sz="12" w:space="0" w:color="auto"/>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7060510B" w14:textId="77777777">
            <w:pPr>
              <w:jc w:val="center"/>
            </w:pPr>
            <w:r w:rsidRPr="00BC448D">
              <w:t>2695</w:t>
            </w:r>
          </w:p>
        </w:tc>
        <w:tc>
          <w:tcPr>
            <w:tcW w:w="1814" w:type="dxa"/>
            <w:tcBorders>
              <w:top w:val="single" w:sz="12" w:space="0" w:color="auto"/>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3A12002B" w14:textId="77777777">
            <w:pPr>
              <w:jc w:val="center"/>
            </w:pPr>
            <w:r w:rsidRPr="00BC448D">
              <w:t>155</w:t>
            </w:r>
          </w:p>
        </w:tc>
        <w:tc>
          <w:tcPr>
            <w:tcW w:w="1814" w:type="dxa"/>
            <w:tcBorders>
              <w:top w:val="single" w:sz="12" w:space="0" w:color="auto"/>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5F9D3E1F" w14:textId="77777777">
            <w:pPr>
              <w:jc w:val="center"/>
            </w:pPr>
            <w:r w:rsidRPr="00BC448D">
              <w:t>10529</w:t>
            </w:r>
          </w:p>
        </w:tc>
        <w:tc>
          <w:tcPr>
            <w:tcW w:w="1814" w:type="dxa"/>
            <w:tcBorders>
              <w:top w:val="single" w:sz="12" w:space="0" w:color="auto"/>
              <w:left w:val="nil"/>
              <w:bottom w:val="nil"/>
              <w:right w:val="nil"/>
            </w:tcBorders>
            <w:vAlign w:val="center"/>
          </w:tcPr>
          <w:p w:rsidR="000F34E8" w:rsidRPr="00BC448D" w:rsidP="00D34FF1" w14:paraId="2E65168F" w14:textId="77777777">
            <w:pPr>
              <w:jc w:val="center"/>
            </w:pPr>
            <w:r w:rsidRPr="00BC448D">
              <w:t>1387</w:t>
            </w:r>
          </w:p>
        </w:tc>
        <w:tc>
          <w:tcPr>
            <w:tcW w:w="1773" w:type="dxa"/>
            <w:tcBorders>
              <w:top w:val="single" w:sz="12" w:space="0" w:color="auto"/>
              <w:left w:val="nil"/>
              <w:bottom w:val="nil"/>
              <w:right w:val="nil"/>
            </w:tcBorders>
            <w:vAlign w:val="center"/>
          </w:tcPr>
          <w:p w:rsidR="000F34E8" w:rsidRPr="00BC448D" w:rsidP="00D34FF1" w14:paraId="771F49FB" w14:textId="77777777">
            <w:pPr>
              <w:jc w:val="center"/>
            </w:pPr>
            <w:r w:rsidRPr="00BC448D">
              <w:t>1464</w:t>
            </w:r>
          </w:p>
        </w:tc>
        <w:tc>
          <w:tcPr>
            <w:tcW w:w="1843" w:type="dxa"/>
            <w:tcBorders>
              <w:top w:val="single" w:sz="12" w:space="0" w:color="auto"/>
              <w:left w:val="nil"/>
              <w:bottom w:val="nil"/>
              <w:right w:val="nil"/>
            </w:tcBorders>
            <w:vAlign w:val="center"/>
          </w:tcPr>
          <w:p w:rsidR="000F34E8" w:rsidRPr="00BC448D" w:rsidP="00D34FF1" w14:paraId="066620D1" w14:textId="77777777">
            <w:pPr>
              <w:jc w:val="center"/>
            </w:pPr>
            <w:r w:rsidRPr="00BC448D">
              <w:t>16230</w:t>
            </w:r>
          </w:p>
        </w:tc>
      </w:tr>
      <w:tr w14:paraId="019AF819" w14:textId="77777777" w:rsidTr="00D34FF1">
        <w:tblPrEx>
          <w:tblW w:w="13467" w:type="dxa"/>
          <w:tblLayout w:type="fixed"/>
          <w:tblCellMar>
            <w:left w:w="0" w:type="dxa"/>
            <w:right w:w="0" w:type="dxa"/>
          </w:tblCellMar>
          <w:tblLook w:val="04A0"/>
        </w:tblPrEx>
        <w:trPr>
          <w:trHeight w:val="624"/>
        </w:trPr>
        <w:tc>
          <w:tcPr>
            <w:tcW w:w="2977"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4E84B3A4" w14:textId="2FA517B8">
            <w:pPr>
              <w:jc w:val="left"/>
            </w:pPr>
            <w:r w:rsidRPr="00BC448D">
              <w:rPr>
                <w:b/>
                <w:bCs/>
              </w:rPr>
              <w:t>N</w:t>
            </w:r>
            <w:r w:rsidRPr="00BC448D" w:rsidR="004C5E2D">
              <w:rPr>
                <w:b/>
                <w:bCs/>
              </w:rPr>
              <w:t>umber of</w:t>
            </w:r>
            <w:r w:rsidRPr="00BC448D">
              <w:rPr>
                <w:b/>
                <w:bCs/>
              </w:rPr>
              <w:t xml:space="preserve"> True positive episodes</w:t>
            </w:r>
          </w:p>
        </w:tc>
        <w:tc>
          <w:tcPr>
            <w:tcW w:w="1432"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53EC7F0E" w14:textId="77777777">
            <w:pPr>
              <w:jc w:val="center"/>
            </w:pPr>
            <w:r w:rsidRPr="00BC448D">
              <w:t>1516</w:t>
            </w:r>
          </w:p>
        </w:tc>
        <w:tc>
          <w:tcPr>
            <w:tcW w:w="1814"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32D32C2E" w14:textId="77777777">
            <w:pPr>
              <w:jc w:val="center"/>
            </w:pPr>
            <w:r w:rsidRPr="00BC448D">
              <w:t>148</w:t>
            </w:r>
          </w:p>
        </w:tc>
        <w:tc>
          <w:tcPr>
            <w:tcW w:w="1814" w:type="dxa"/>
            <w:tcBorders>
              <w:top w:val="nil"/>
              <w:left w:val="nil"/>
              <w:bottom w:val="nil"/>
              <w:right w:val="nil"/>
            </w:tcBorders>
            <w:shd w:val="clear" w:color="auto" w:fill="auto"/>
            <w:tcMar>
              <w:top w:w="15" w:type="dxa"/>
              <w:left w:w="108" w:type="dxa"/>
              <w:bottom w:w="0" w:type="dxa"/>
              <w:right w:w="108" w:type="dxa"/>
            </w:tcMar>
            <w:vAlign w:val="center"/>
            <w:hideMark/>
          </w:tcPr>
          <w:p w:rsidR="000F34E8" w:rsidRPr="00BC448D" w:rsidP="00D34FF1" w14:paraId="6A52B05C" w14:textId="77777777">
            <w:pPr>
              <w:jc w:val="center"/>
            </w:pPr>
            <w:r w:rsidRPr="00BC448D">
              <w:t>8573</w:t>
            </w:r>
          </w:p>
        </w:tc>
        <w:tc>
          <w:tcPr>
            <w:tcW w:w="1814" w:type="dxa"/>
            <w:tcBorders>
              <w:top w:val="nil"/>
              <w:left w:val="nil"/>
              <w:bottom w:val="nil"/>
              <w:right w:val="nil"/>
            </w:tcBorders>
            <w:vAlign w:val="center"/>
          </w:tcPr>
          <w:p w:rsidR="000F34E8" w:rsidRPr="00BC448D" w:rsidP="00D34FF1" w14:paraId="0144967D" w14:textId="77777777">
            <w:pPr>
              <w:jc w:val="center"/>
            </w:pPr>
            <w:r w:rsidRPr="00BC448D">
              <w:t>614</w:t>
            </w:r>
          </w:p>
        </w:tc>
        <w:tc>
          <w:tcPr>
            <w:tcW w:w="1773" w:type="dxa"/>
            <w:tcBorders>
              <w:top w:val="nil"/>
              <w:left w:val="nil"/>
              <w:bottom w:val="nil"/>
              <w:right w:val="nil"/>
            </w:tcBorders>
            <w:vAlign w:val="center"/>
          </w:tcPr>
          <w:p w:rsidR="000F34E8" w:rsidRPr="00BC448D" w:rsidP="00D34FF1" w14:paraId="3F4DDD73" w14:textId="77777777">
            <w:pPr>
              <w:jc w:val="center"/>
            </w:pPr>
            <w:r w:rsidRPr="00BC448D">
              <w:t>1320</w:t>
            </w:r>
          </w:p>
        </w:tc>
        <w:tc>
          <w:tcPr>
            <w:tcW w:w="1843" w:type="dxa"/>
            <w:tcBorders>
              <w:top w:val="nil"/>
              <w:left w:val="nil"/>
              <w:bottom w:val="nil"/>
              <w:right w:val="nil"/>
            </w:tcBorders>
            <w:vAlign w:val="center"/>
          </w:tcPr>
          <w:p w:rsidR="000F34E8" w:rsidRPr="00BC448D" w:rsidP="00D34FF1" w14:paraId="29356CC8" w14:textId="77777777">
            <w:pPr>
              <w:jc w:val="center"/>
            </w:pPr>
            <w:r w:rsidRPr="00BC448D">
              <w:t>12171</w:t>
            </w:r>
          </w:p>
        </w:tc>
      </w:tr>
      <w:tr w14:paraId="24C052F3" w14:textId="77777777" w:rsidTr="00D34FF1">
        <w:tblPrEx>
          <w:tblW w:w="13467" w:type="dxa"/>
          <w:tblLayout w:type="fixed"/>
          <w:tblCellMar>
            <w:left w:w="0" w:type="dxa"/>
            <w:right w:w="0" w:type="dxa"/>
          </w:tblCellMar>
          <w:tblLook w:val="04A0"/>
        </w:tblPrEx>
        <w:trPr>
          <w:trHeight w:val="624"/>
        </w:trPr>
        <w:tc>
          <w:tcPr>
            <w:tcW w:w="2977" w:type="dxa"/>
            <w:tcBorders>
              <w:top w:val="nil"/>
              <w:left w:val="nil"/>
              <w:right w:val="nil"/>
            </w:tcBorders>
            <w:shd w:val="clear" w:color="auto" w:fill="auto"/>
            <w:tcMar>
              <w:top w:w="15" w:type="dxa"/>
              <w:left w:w="108" w:type="dxa"/>
              <w:bottom w:w="0" w:type="dxa"/>
              <w:right w:w="108" w:type="dxa"/>
            </w:tcMar>
            <w:vAlign w:val="center"/>
            <w:hideMark/>
          </w:tcPr>
          <w:p w:rsidR="000F34E8" w:rsidRPr="00BC448D" w:rsidP="00D34FF1" w14:paraId="312C767A" w14:textId="77777777">
            <w:pPr>
              <w:jc w:val="left"/>
            </w:pPr>
            <w:r w:rsidRPr="00BC448D">
              <w:rPr>
                <w:b/>
                <w:bCs/>
              </w:rPr>
              <w:t>Positive predictive value (gross)</w:t>
            </w:r>
          </w:p>
        </w:tc>
        <w:tc>
          <w:tcPr>
            <w:tcW w:w="1432" w:type="dxa"/>
            <w:tcBorders>
              <w:top w:val="nil"/>
              <w:left w:val="nil"/>
              <w:right w:val="nil"/>
            </w:tcBorders>
            <w:shd w:val="clear" w:color="auto" w:fill="auto"/>
            <w:tcMar>
              <w:top w:w="15" w:type="dxa"/>
              <w:left w:w="108" w:type="dxa"/>
              <w:bottom w:w="0" w:type="dxa"/>
              <w:right w:w="108" w:type="dxa"/>
            </w:tcMar>
            <w:vAlign w:val="center"/>
            <w:hideMark/>
          </w:tcPr>
          <w:p w:rsidR="000F34E8" w:rsidRPr="00BC448D" w:rsidP="00D34FF1" w14:paraId="11CA0449" w14:textId="77777777">
            <w:pPr>
              <w:jc w:val="center"/>
            </w:pPr>
            <w:r w:rsidRPr="00BC448D">
              <w:t>56.3%</w:t>
            </w:r>
          </w:p>
        </w:tc>
        <w:tc>
          <w:tcPr>
            <w:tcW w:w="1814" w:type="dxa"/>
            <w:tcBorders>
              <w:top w:val="nil"/>
              <w:left w:val="nil"/>
              <w:right w:val="nil"/>
            </w:tcBorders>
            <w:shd w:val="clear" w:color="auto" w:fill="auto"/>
            <w:tcMar>
              <w:top w:w="15" w:type="dxa"/>
              <w:left w:w="108" w:type="dxa"/>
              <w:bottom w:w="0" w:type="dxa"/>
              <w:right w:w="108" w:type="dxa"/>
            </w:tcMar>
            <w:vAlign w:val="center"/>
            <w:hideMark/>
          </w:tcPr>
          <w:p w:rsidR="000F34E8" w:rsidRPr="00BC448D" w:rsidP="00D34FF1" w14:paraId="0E131AF5" w14:textId="77777777">
            <w:pPr>
              <w:jc w:val="center"/>
            </w:pPr>
            <w:r w:rsidRPr="00BC448D">
              <w:t>95.5%</w:t>
            </w:r>
          </w:p>
        </w:tc>
        <w:tc>
          <w:tcPr>
            <w:tcW w:w="1814" w:type="dxa"/>
            <w:tcBorders>
              <w:top w:val="nil"/>
              <w:left w:val="nil"/>
              <w:right w:val="nil"/>
            </w:tcBorders>
            <w:shd w:val="clear" w:color="auto" w:fill="auto"/>
            <w:tcMar>
              <w:top w:w="15" w:type="dxa"/>
              <w:left w:w="108" w:type="dxa"/>
              <w:bottom w:w="0" w:type="dxa"/>
              <w:right w:w="108" w:type="dxa"/>
            </w:tcMar>
            <w:vAlign w:val="center"/>
            <w:hideMark/>
          </w:tcPr>
          <w:p w:rsidR="000F34E8" w:rsidRPr="00BC448D" w:rsidP="00D34FF1" w14:paraId="0DFDEE34" w14:textId="77777777">
            <w:pPr>
              <w:jc w:val="center"/>
            </w:pPr>
            <w:r w:rsidRPr="00BC448D">
              <w:t>81.4%</w:t>
            </w:r>
          </w:p>
        </w:tc>
        <w:tc>
          <w:tcPr>
            <w:tcW w:w="1814" w:type="dxa"/>
            <w:tcBorders>
              <w:top w:val="nil"/>
              <w:left w:val="nil"/>
              <w:right w:val="nil"/>
            </w:tcBorders>
            <w:vAlign w:val="center"/>
          </w:tcPr>
          <w:p w:rsidR="000F34E8" w:rsidRPr="00BC448D" w:rsidP="00D34FF1" w14:paraId="61A7FDC5" w14:textId="77777777">
            <w:pPr>
              <w:jc w:val="center"/>
            </w:pPr>
            <w:r w:rsidRPr="00BC448D">
              <w:t>44.3%</w:t>
            </w:r>
          </w:p>
        </w:tc>
        <w:tc>
          <w:tcPr>
            <w:tcW w:w="1773" w:type="dxa"/>
            <w:tcBorders>
              <w:top w:val="nil"/>
              <w:left w:val="nil"/>
              <w:right w:val="nil"/>
            </w:tcBorders>
            <w:vAlign w:val="center"/>
          </w:tcPr>
          <w:p w:rsidR="000F34E8" w:rsidRPr="00BC448D" w:rsidP="00D34FF1" w14:paraId="04BF4B98" w14:textId="77777777">
            <w:pPr>
              <w:jc w:val="center"/>
            </w:pPr>
            <w:r w:rsidRPr="00BC448D">
              <w:t>90.2%</w:t>
            </w:r>
          </w:p>
        </w:tc>
        <w:tc>
          <w:tcPr>
            <w:tcW w:w="1843" w:type="dxa"/>
            <w:tcBorders>
              <w:top w:val="nil"/>
              <w:left w:val="nil"/>
              <w:right w:val="nil"/>
            </w:tcBorders>
            <w:vAlign w:val="center"/>
          </w:tcPr>
          <w:p w:rsidR="000F34E8" w:rsidRPr="00BC448D" w:rsidP="00D34FF1" w14:paraId="39C3B9EC" w14:textId="77777777">
            <w:pPr>
              <w:jc w:val="center"/>
            </w:pPr>
            <w:r w:rsidRPr="00BC448D">
              <w:t>75.0%</w:t>
            </w:r>
          </w:p>
        </w:tc>
      </w:tr>
      <w:tr w14:paraId="5CCBCD79" w14:textId="77777777" w:rsidTr="00D34FF1">
        <w:tblPrEx>
          <w:tblW w:w="13467" w:type="dxa"/>
          <w:tblLayout w:type="fixed"/>
          <w:tblCellMar>
            <w:left w:w="0" w:type="dxa"/>
            <w:right w:w="0" w:type="dxa"/>
          </w:tblCellMar>
          <w:tblLook w:val="04A0"/>
        </w:tblPrEx>
        <w:trPr>
          <w:trHeight w:val="624"/>
        </w:trPr>
        <w:tc>
          <w:tcPr>
            <w:tcW w:w="2977" w:type="dxa"/>
            <w:tcBorders>
              <w:top w:val="nil"/>
              <w:left w:val="nil"/>
              <w:bottom w:val="single" w:sz="12" w:space="0" w:color="auto"/>
              <w:right w:val="nil"/>
            </w:tcBorders>
            <w:shd w:val="clear" w:color="auto" w:fill="auto"/>
            <w:tcMar>
              <w:top w:w="15" w:type="dxa"/>
              <w:left w:w="108" w:type="dxa"/>
              <w:bottom w:w="0" w:type="dxa"/>
              <w:right w:w="108" w:type="dxa"/>
            </w:tcMar>
            <w:vAlign w:val="center"/>
            <w:hideMark/>
          </w:tcPr>
          <w:p w:rsidR="000F34E8" w:rsidRPr="00BC448D" w:rsidP="00D34FF1" w14:paraId="013B014F" w14:textId="77777777">
            <w:pPr>
              <w:jc w:val="left"/>
            </w:pPr>
            <w:r w:rsidRPr="00BC448D">
              <w:rPr>
                <w:b/>
                <w:bCs/>
              </w:rPr>
              <w:t>Positive predictive value (patient-average)</w:t>
            </w:r>
          </w:p>
        </w:tc>
        <w:tc>
          <w:tcPr>
            <w:tcW w:w="1432" w:type="dxa"/>
            <w:tcBorders>
              <w:top w:val="nil"/>
              <w:left w:val="nil"/>
              <w:bottom w:val="single" w:sz="12" w:space="0" w:color="auto"/>
              <w:right w:val="nil"/>
            </w:tcBorders>
            <w:shd w:val="clear" w:color="auto" w:fill="auto"/>
            <w:tcMar>
              <w:top w:w="15" w:type="dxa"/>
              <w:left w:w="108" w:type="dxa"/>
              <w:bottom w:w="0" w:type="dxa"/>
              <w:right w:w="108" w:type="dxa"/>
            </w:tcMar>
            <w:vAlign w:val="center"/>
          </w:tcPr>
          <w:p w:rsidR="000F34E8" w:rsidRPr="00BC448D" w:rsidP="00D34FF1" w14:paraId="4FADDCAF" w14:textId="77777777">
            <w:pPr>
              <w:jc w:val="center"/>
            </w:pPr>
            <w:r w:rsidRPr="00BC448D">
              <w:t>69.3%</w:t>
            </w:r>
          </w:p>
        </w:tc>
        <w:tc>
          <w:tcPr>
            <w:tcW w:w="1814" w:type="dxa"/>
            <w:tcBorders>
              <w:top w:val="nil"/>
              <w:left w:val="nil"/>
              <w:bottom w:val="single" w:sz="12" w:space="0" w:color="auto"/>
              <w:right w:val="nil"/>
            </w:tcBorders>
            <w:shd w:val="clear" w:color="auto" w:fill="auto"/>
            <w:tcMar>
              <w:top w:w="15" w:type="dxa"/>
              <w:left w:w="108" w:type="dxa"/>
              <w:bottom w:w="0" w:type="dxa"/>
              <w:right w:w="108" w:type="dxa"/>
            </w:tcMar>
            <w:vAlign w:val="center"/>
          </w:tcPr>
          <w:p w:rsidR="000F34E8" w:rsidRPr="00BC448D" w:rsidP="00D34FF1" w14:paraId="5BF80D20" w14:textId="77777777">
            <w:pPr>
              <w:jc w:val="center"/>
            </w:pPr>
            <w:r w:rsidRPr="00BC448D">
              <w:t>81.7%</w:t>
            </w:r>
          </w:p>
        </w:tc>
        <w:tc>
          <w:tcPr>
            <w:tcW w:w="1814" w:type="dxa"/>
            <w:tcBorders>
              <w:top w:val="nil"/>
              <w:left w:val="nil"/>
              <w:bottom w:val="single" w:sz="12" w:space="0" w:color="auto"/>
              <w:right w:val="nil"/>
            </w:tcBorders>
            <w:shd w:val="clear" w:color="auto" w:fill="auto"/>
            <w:tcMar>
              <w:top w:w="15" w:type="dxa"/>
              <w:left w:w="108" w:type="dxa"/>
              <w:bottom w:w="0" w:type="dxa"/>
              <w:right w:w="108" w:type="dxa"/>
            </w:tcMar>
            <w:vAlign w:val="center"/>
          </w:tcPr>
          <w:p w:rsidR="000F34E8" w:rsidRPr="00BC448D" w:rsidP="00D34FF1" w14:paraId="561C6AFA" w14:textId="77777777">
            <w:pPr>
              <w:jc w:val="center"/>
            </w:pPr>
            <w:r w:rsidRPr="00BC448D">
              <w:t>67.1%</w:t>
            </w:r>
          </w:p>
        </w:tc>
        <w:tc>
          <w:tcPr>
            <w:tcW w:w="1814" w:type="dxa"/>
            <w:tcBorders>
              <w:top w:val="nil"/>
              <w:left w:val="nil"/>
              <w:bottom w:val="single" w:sz="12" w:space="0" w:color="auto"/>
              <w:right w:val="nil"/>
            </w:tcBorders>
            <w:vAlign w:val="center"/>
          </w:tcPr>
          <w:p w:rsidR="000F34E8" w:rsidRPr="00BC448D" w:rsidP="00D34FF1" w14:paraId="1B40D74F" w14:textId="77777777">
            <w:pPr>
              <w:jc w:val="center"/>
            </w:pPr>
            <w:r w:rsidRPr="00BC448D">
              <w:t>55.2%</w:t>
            </w:r>
          </w:p>
        </w:tc>
        <w:tc>
          <w:tcPr>
            <w:tcW w:w="1773" w:type="dxa"/>
            <w:tcBorders>
              <w:top w:val="nil"/>
              <w:left w:val="nil"/>
              <w:bottom w:val="single" w:sz="12" w:space="0" w:color="auto"/>
              <w:right w:val="nil"/>
            </w:tcBorders>
            <w:vAlign w:val="center"/>
          </w:tcPr>
          <w:p w:rsidR="000F34E8" w:rsidRPr="00BC448D" w:rsidP="00D34FF1" w14:paraId="2190A70D" w14:textId="77777777">
            <w:pPr>
              <w:jc w:val="center"/>
            </w:pPr>
            <w:r w:rsidRPr="00BC448D">
              <w:t>65.0%</w:t>
            </w:r>
          </w:p>
        </w:tc>
        <w:tc>
          <w:tcPr>
            <w:tcW w:w="1843" w:type="dxa"/>
            <w:tcBorders>
              <w:top w:val="nil"/>
              <w:left w:val="nil"/>
              <w:bottom w:val="single" w:sz="12" w:space="0" w:color="auto"/>
              <w:right w:val="nil"/>
            </w:tcBorders>
            <w:vAlign w:val="center"/>
          </w:tcPr>
          <w:p w:rsidR="000F34E8" w:rsidRPr="00BC448D" w:rsidP="00D34FF1" w14:paraId="45655DC9" w14:textId="77777777">
            <w:pPr>
              <w:jc w:val="center"/>
            </w:pPr>
            <w:r w:rsidRPr="00BC448D">
              <w:t>67.0%</w:t>
            </w:r>
          </w:p>
        </w:tc>
      </w:tr>
    </w:tbl>
    <w:p w:rsidR="000F34E8" w:rsidRPr="00BC448D" w:rsidP="000F34E8" w14:paraId="1196728D" w14:textId="09F6AE87">
      <w:pPr>
        <w:jc w:val="left"/>
        <w:rPr>
          <w:b/>
          <w:bCs/>
        </w:rPr>
      </w:pPr>
      <w:bookmarkStart w:id="60" w:name="_Hlk144807609"/>
      <w:bookmarkEnd w:id="59"/>
      <w:r w:rsidRPr="00BC448D">
        <w:rPr>
          <w:b/>
          <w:bCs/>
        </w:rPr>
        <w:t xml:space="preserve"> Table 3. </w:t>
      </w:r>
      <w:r w:rsidRPr="00BC448D">
        <w:t xml:space="preserve">Diagnostic performance of the Confirm Rx™ with </w:t>
      </w:r>
      <w:r w:rsidRPr="00BC448D">
        <w:t>SharpSense</w:t>
      </w:r>
      <w:r w:rsidRPr="00BC448D">
        <w:t>™ Technology as a function of different implant indications</w:t>
      </w:r>
      <w:r w:rsidRPr="00BC448D">
        <w:rPr>
          <w:b/>
          <w:bCs/>
        </w:rPr>
        <w:t>.</w:t>
      </w:r>
    </w:p>
    <w:p w:rsidR="000F34E8" w:rsidRPr="00BC448D" w:rsidP="000F34E8" w14:paraId="53B54BA9" w14:textId="77777777">
      <w:pPr>
        <w:jc w:val="left"/>
        <w:rPr>
          <w:b/>
          <w:bCs/>
        </w:rPr>
      </w:pPr>
    </w:p>
    <w:p w:rsidR="000F34E8" w:rsidRPr="00BC448D" w:rsidP="000F34E8" w14:paraId="6D247453" w14:textId="684A6E0E">
      <w:pPr>
        <w:jc w:val="left"/>
        <w:rPr>
          <w:sz w:val="18"/>
          <w:szCs w:val="18"/>
        </w:rPr>
      </w:pPr>
      <w:r w:rsidRPr="00BC448D">
        <w:rPr>
          <w:b/>
          <w:bCs/>
          <w:sz w:val="18"/>
          <w:szCs w:val="18"/>
        </w:rPr>
        <w:t>AF</w:t>
      </w:r>
      <w:r w:rsidRPr="00BC448D" w:rsidR="004C5E2D">
        <w:rPr>
          <w:b/>
          <w:bCs/>
          <w:sz w:val="18"/>
          <w:szCs w:val="18"/>
        </w:rPr>
        <w:t xml:space="preserve">: </w:t>
      </w:r>
      <w:r w:rsidRPr="00BC448D" w:rsidR="004C5E2D">
        <w:rPr>
          <w:sz w:val="18"/>
          <w:szCs w:val="18"/>
        </w:rPr>
        <w:t>atrial fibrillation</w:t>
      </w:r>
      <w:r w:rsidRPr="00BC448D">
        <w:rPr>
          <w:sz w:val="18"/>
          <w:szCs w:val="18"/>
        </w:rPr>
        <w:t>.</w:t>
      </w:r>
    </w:p>
    <w:p w:rsidR="000F34E8" w:rsidRPr="00BC448D" w:rsidP="000F34E8" w14:paraId="2A8F7D81" w14:textId="77777777">
      <w:pPr>
        <w:jc w:val="left"/>
        <w:rPr>
          <w:b/>
          <w:bCs/>
        </w:rPr>
      </w:pPr>
    </w:p>
    <w:p w:rsidR="000F34E8" w:rsidRPr="00BC448D" w:rsidP="000F34E8" w14:paraId="5DCE8053" w14:textId="77777777">
      <w:pPr>
        <w:jc w:val="left"/>
        <w:rPr>
          <w:b/>
          <w:bCs/>
        </w:rPr>
      </w:pPr>
    </w:p>
    <w:p w:rsidR="000F34E8" w:rsidRPr="00BC448D" w:rsidP="000F34E8" w14:paraId="561DCE69" w14:textId="77777777">
      <w:pPr>
        <w:jc w:val="left"/>
        <w:rPr>
          <w:b/>
          <w:bCs/>
        </w:rPr>
      </w:pPr>
    </w:p>
    <w:bookmarkEnd w:id="60"/>
    <w:p w:rsidR="000F34E8" w:rsidRPr="00BC448D" w:rsidP="000F34E8" w14:paraId="50847F50" w14:textId="77777777">
      <w:pPr>
        <w:jc w:val="left"/>
        <w:rPr>
          <w:b/>
          <w:bCs/>
        </w:rPr>
      </w:pPr>
    </w:p>
    <w:p w:rsidR="000F34E8" w:rsidRPr="00BC448D" w:rsidP="000F34E8" w14:paraId="061512DB" w14:textId="77777777">
      <w:pPr>
        <w:jc w:val="left"/>
        <w:rPr>
          <w:b/>
          <w:bCs/>
        </w:rPr>
      </w:pPr>
    </w:p>
    <w:p w:rsidR="000F34E8" w:rsidRPr="00BC448D" w:rsidP="000F34E8" w14:paraId="71811986" w14:textId="77777777">
      <w:pPr>
        <w:jc w:val="left"/>
        <w:rPr>
          <w:b/>
          <w:bCs/>
        </w:rPr>
      </w:pPr>
    </w:p>
    <w:p w:rsidR="000F34E8" w:rsidRPr="00BC448D" w:rsidP="000F34E8" w14:paraId="4E428385" w14:textId="0D7C6F7D">
      <w:pPr>
        <w:jc w:val="left"/>
      </w:pPr>
    </w:p>
    <w:p w:rsidR="00315811" w:rsidRPr="00BC448D" w:rsidP="000F34E8" w14:paraId="258F21EF" w14:textId="71614953">
      <w:pPr>
        <w:jc w:val="left"/>
      </w:pPr>
      <w:r w:rsidRPr="00BC448D">
        <w:rPr>
          <w:noProof/>
        </w:rPr>
        <w:drawing>
          <wp:inline distT="0" distB="0" distL="0" distR="0">
            <wp:extent cx="6381750" cy="4110326"/>
            <wp:effectExtent l="0" t="0" r="0" b="5080"/>
            <wp:docPr id="251268922"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049418" name="Picture 1" descr="A picture containing text, screenshot, diagram, rectangle&#10;&#10;Description automatically generated"/>
                    <pic:cNvPicPr/>
                  </pic:nvPicPr>
                  <pic:blipFill>
                    <a:blip xmlns:r="http://schemas.openxmlformats.org/officeDocument/2006/relationships" r:embed="rId25" cstate="print">
                      <a:extLst>
                        <a:ext xmlns:a="http://schemas.openxmlformats.org/drawingml/2006/main" uri="{28A0092B-C50C-407E-A947-70E740481C1C}">
                          <a14:useLocalDpi xmlns:a14="http://schemas.microsoft.com/office/drawing/2010/main" val="0"/>
                        </a:ext>
                      </a:extLst>
                    </a:blip>
                    <a:stretch>
                      <a:fillRect/>
                    </a:stretch>
                  </pic:blipFill>
                  <pic:spPr>
                    <a:xfrm>
                      <a:off x="0" y="0"/>
                      <a:ext cx="6393294" cy="4117761"/>
                    </a:xfrm>
                    <a:prstGeom prst="rect">
                      <a:avLst/>
                    </a:prstGeom>
                  </pic:spPr>
                </pic:pic>
              </a:graphicData>
            </a:graphic>
          </wp:inline>
        </w:drawing>
      </w:r>
    </w:p>
    <w:p w:rsidR="00315811" w:rsidRPr="00BC448D" w:rsidP="000F34E8" w14:paraId="316C6E6C" w14:textId="03A3F542">
      <w:pPr>
        <w:jc w:val="left"/>
      </w:pPr>
      <w:r w:rsidRPr="00BC448D">
        <w:rPr>
          <w:b/>
          <w:bCs/>
        </w:rPr>
        <w:t>Figure 1</w:t>
      </w:r>
      <w:r w:rsidRPr="00BC448D">
        <w:rPr>
          <w:b/>
          <w:bCs/>
        </w:rPr>
        <w:softHyphen/>
      </w:r>
      <w:r w:rsidRPr="00BC448D">
        <w:rPr>
          <w:b/>
          <w:bCs/>
        </w:rPr>
        <w:softHyphen/>
        <w:t xml:space="preserve">. A) </w:t>
      </w:r>
      <w:r w:rsidRPr="00BC448D" w:rsidR="006D0C59">
        <w:t>Sex</w:t>
      </w:r>
      <w:r w:rsidRPr="00BC448D">
        <w:t xml:space="preserve">-based comparison of gross positive predictive value (PPV) for the Confirm Rx. </w:t>
      </w:r>
      <w:r w:rsidRPr="00BC448D">
        <w:rPr>
          <w:b/>
          <w:bCs/>
        </w:rPr>
        <w:t>B)</w:t>
      </w:r>
      <w:r w:rsidRPr="00BC448D">
        <w:t xml:space="preserve"> </w:t>
      </w:r>
      <w:r w:rsidRPr="00BC448D" w:rsidR="006D0C59">
        <w:t>Sex</w:t>
      </w:r>
      <w:r w:rsidRPr="00BC448D">
        <w:t>-based comparison of R-wave amplitude for the Confirm Rx.</w:t>
      </w:r>
    </w:p>
    <w:p w:rsidR="00315811" w:rsidRPr="00BC448D" w:rsidP="000F34E8" w14:paraId="36C31A9D" w14:textId="77777777">
      <w:pPr>
        <w:jc w:val="left"/>
      </w:pPr>
    </w:p>
    <w:p w:rsidR="00315811" w:rsidRPr="00BC448D" w:rsidP="000F34E8" w14:paraId="4A6003FF" w14:textId="77777777">
      <w:pPr>
        <w:jc w:val="left"/>
      </w:pPr>
    </w:p>
    <w:p w:rsidR="000F34E8" w:rsidRPr="00BC448D" w:rsidP="000F34E8" w14:paraId="68BC5770" w14:textId="77777777">
      <w:pPr>
        <w:jc w:val="left"/>
        <w:rPr>
          <w:b/>
          <w:bCs/>
        </w:rPr>
      </w:pPr>
      <w:r w:rsidRPr="00BC448D">
        <w:rPr>
          <w:b/>
          <w:bCs/>
          <w:noProof/>
          <w:lang w:val="pt-PT" w:eastAsia="pt-PT" w:bidi="pa-IN"/>
        </w:rPr>
        <w:drawing>
          <wp:inline distT="0" distB="0" distL="0" distR="0">
            <wp:extent cx="8863330" cy="4719320"/>
            <wp:effectExtent l="0" t="0" r="1270" b="508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226806" name="Picture 2" descr="Chart, bar chart&#10;&#10;Description automatically generated"/>
                    <pic:cNvPicPr/>
                  </pic:nvPicPr>
                  <pic:blipFill>
                    <a:blip xmlns:r="http://schemas.openxmlformats.org/officeDocument/2006/relationships" r:embed="rId26" cstate="print">
                      <a:extLst>
                        <a:ext xmlns:a="http://schemas.openxmlformats.org/drawingml/2006/main" uri="{28A0092B-C50C-407E-A947-70E740481C1C}">
                          <a14:useLocalDpi xmlns:a14="http://schemas.microsoft.com/office/drawing/2010/main" val="0"/>
                        </a:ext>
                      </a:extLst>
                    </a:blip>
                    <a:stretch>
                      <a:fillRect/>
                    </a:stretch>
                  </pic:blipFill>
                  <pic:spPr>
                    <a:xfrm>
                      <a:off x="0" y="0"/>
                      <a:ext cx="8863330" cy="4719320"/>
                    </a:xfrm>
                    <a:prstGeom prst="rect">
                      <a:avLst/>
                    </a:prstGeom>
                    <a:ln>
                      <a:noFill/>
                    </a:ln>
                  </pic:spPr>
                </pic:pic>
              </a:graphicData>
            </a:graphic>
          </wp:inline>
        </w:drawing>
      </w:r>
      <w:r w:rsidRPr="00BC448D">
        <w:rPr>
          <w:b/>
          <w:bCs/>
        </w:rPr>
        <w:softHyphen/>
      </w:r>
    </w:p>
    <w:p w:rsidR="00B700AC" w:rsidRPr="00BC448D" w:rsidP="000F34E8" w14:paraId="0096A0B6" w14:textId="66D5BD45">
      <w:pPr>
        <w:jc w:val="left"/>
      </w:pPr>
      <w:r w:rsidRPr="00BC448D">
        <w:rPr>
          <w:b/>
          <w:bCs/>
        </w:rPr>
        <w:t xml:space="preserve">Figure </w:t>
      </w:r>
      <w:r w:rsidRPr="00BC448D" w:rsidR="00842638">
        <w:rPr>
          <w:b/>
          <w:bCs/>
        </w:rPr>
        <w:t>2</w:t>
      </w:r>
      <w:r w:rsidRPr="00BC448D">
        <w:rPr>
          <w:b/>
          <w:bCs/>
        </w:rPr>
        <w:softHyphen/>
      </w:r>
      <w:r w:rsidRPr="00BC448D">
        <w:rPr>
          <w:b/>
          <w:bCs/>
        </w:rPr>
        <w:softHyphen/>
        <w:t xml:space="preserve">. A) </w:t>
      </w:r>
      <w:r w:rsidRPr="00BC448D">
        <w:t xml:space="preserve">Sources of false-positive detections for the whole cohort. </w:t>
      </w:r>
      <w:r w:rsidRPr="00BC448D">
        <w:rPr>
          <w:b/>
          <w:bCs/>
        </w:rPr>
        <w:t xml:space="preserve">B) </w:t>
      </w:r>
      <w:r w:rsidRPr="00BC448D">
        <w:t>False-positive episodes in non-tachycardic versus tachycardic episodes (defined as mean heart rate ≥ 100 beats per minute).</w:t>
      </w:r>
    </w:p>
    <w:p w:rsidR="00B700AC" w:rsidRPr="00BC448D" w:rsidP="00636430" w14:paraId="24343966" w14:textId="104CB634">
      <w:pPr>
        <w:spacing w:after="160" w:line="259" w:lineRule="auto"/>
        <w:jc w:val="left"/>
      </w:pPr>
      <w:r w:rsidRPr="00BC448D">
        <w:br w:type="page"/>
      </w:r>
    </w:p>
    <w:p w:rsidR="000F34E8" w:rsidRPr="00BC448D" w:rsidP="000F34E8" w14:paraId="5DD29430" w14:textId="26781D5A">
      <w:pPr>
        <w:jc w:val="left"/>
        <w:rPr>
          <w:b/>
          <w:bCs/>
        </w:rPr>
      </w:pPr>
      <w:r w:rsidRPr="00BC448D">
        <w:rPr>
          <w:b/>
          <w:bCs/>
          <w:noProof/>
        </w:rPr>
        <w:drawing>
          <wp:anchor distT="0" distB="0" distL="114300" distR="114300" simplePos="0" relativeHeight="251658240" behindDoc="0" locked="0" layoutInCell="1" allowOverlap="1">
            <wp:simplePos x="0" y="0"/>
            <wp:positionH relativeFrom="margin">
              <wp:posOffset>215900</wp:posOffset>
            </wp:positionH>
            <wp:positionV relativeFrom="paragraph">
              <wp:posOffset>204470</wp:posOffset>
            </wp:positionV>
            <wp:extent cx="7527290" cy="4874895"/>
            <wp:effectExtent l="0" t="0" r="3810" b="1905"/>
            <wp:wrapTopAndBottom/>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499514" name="Picture 3" descr="Chart, histogram&#10;&#10;Description automatically generated"/>
                    <pic:cNvPicPr/>
                  </pic:nvPicPr>
                  <pic:blipFill>
                    <a:blip xmlns:r="http://schemas.openxmlformats.org/officeDocument/2006/relationships" r:embed="rId27" cstate="print">
                      <a:extLst>
                        <a:ext xmlns:a="http://schemas.openxmlformats.org/drawingml/2006/main" uri="{28A0092B-C50C-407E-A947-70E740481C1C}">
                          <a14:useLocalDpi xmlns:a14="http://schemas.microsoft.com/office/drawing/2010/main" val="0"/>
                        </a:ext>
                      </a:extLst>
                    </a:blip>
                    <a:srcRect t="3534" b="2867"/>
                    <a:stretch>
                      <a:fillRect/>
                    </a:stretch>
                  </pic:blipFill>
                  <pic:spPr bwMode="auto">
                    <a:xfrm>
                      <a:off x="0" y="0"/>
                      <a:ext cx="7527290" cy="4874895"/>
                    </a:xfrm>
                    <a:prstGeom prst="rect">
                      <a:avLst/>
                    </a:prstGeom>
                    <a:ln w="9525">
                      <a:noFill/>
                      <a:prstDash val="solid"/>
                      <a:round/>
                      <a:headEnd/>
                      <a:tailEnd/>
                      <a:extLst>
                        <a:ext xmlns:a="http://schemas.openxmlformats.org/drawingml/2006/main" uri="{C807C97D-BFC1-408E-A445-0C87EB9F89A2}">
                          <ask:lineSketchStyleProps xmlns:ask="http://schemas.microsoft.com/office/drawing/2018/sketchyshapes" sd="0">
                            <a:custGeom>
                              <a:avLst/>
                              <a:gdLst/>
                              <a:ahLst/>
                              <a:cxnLst/>
                              <a:rect b="0" l="0" r="0" t="0"/>
                              <a:pathLst/>
                            </a:custGeom>
                            <ask:type/>
                          </ask:lineSketchStyleProps>
                        </a:ext>
                      </a:extLst>
                    </a:ln>
                    <a:extLst>
                      <a:ext xmlns:a="http://schemas.openxmlformats.org/drawingml/2006/main" uri="{53640926-AAD7-44D8-BBD7-CCE9431645EC}">
                        <a14:shadowObscured xmlns:a14="http://schemas.microsoft.com/office/drawing/2010/main"/>
                      </a:ext>
                    </a:extLst>
                  </pic:spPr>
                </pic:pic>
              </a:graphicData>
            </a:graphic>
            <wp14:sizeRelV relativeFrom="margin">
              <wp14:pctHeight>0</wp14:pctHeight>
            </wp14:sizeRelV>
          </wp:anchor>
        </w:drawing>
      </w:r>
      <w:r w:rsidRPr="00BC448D" w:rsidR="00FF543A">
        <w:rPr>
          <w:b/>
          <w:bCs/>
          <w:noProof/>
        </w:rPr>
        <w:softHyphen/>
      </w:r>
      <w:r w:rsidRPr="00BC448D" w:rsidR="00FF543A">
        <w:rPr>
          <w:b/>
          <w:bCs/>
          <w:noProof/>
        </w:rPr>
        <w:softHyphen/>
      </w:r>
      <w:r w:rsidRPr="00BC448D" w:rsidR="00FF543A">
        <w:rPr>
          <w:b/>
          <w:bCs/>
          <w:noProof/>
        </w:rPr>
        <w:softHyphen/>
      </w:r>
    </w:p>
    <w:p w:rsidR="00B700AC" w:rsidRPr="00636430" w:rsidP="007C645F" w14:paraId="32B7E75C" w14:textId="45DE875B">
      <w:pPr>
        <w:jc w:val="left"/>
        <w:sectPr w:rsidSect="00F2271F">
          <w:pgSz w:w="16838" w:h="11906" w:orient="landscape"/>
          <w:pgMar w:top="1440" w:right="1440" w:bottom="1440" w:left="1440" w:header="680" w:footer="624" w:gutter="0"/>
          <w:lnNumType w:countBy="1" w:restart="continuous"/>
          <w:cols w:space="708"/>
          <w:docGrid w:linePitch="360"/>
        </w:sectPr>
      </w:pPr>
      <w:r w:rsidRPr="00BC448D">
        <w:rPr>
          <w:b/>
          <w:bCs/>
        </w:rPr>
        <w:t xml:space="preserve">Figure </w:t>
      </w:r>
      <w:r w:rsidRPr="00BC448D" w:rsidR="00842638">
        <w:rPr>
          <w:b/>
          <w:bCs/>
        </w:rPr>
        <w:t>3</w:t>
      </w:r>
      <w:r w:rsidRPr="00BC448D">
        <w:rPr>
          <w:b/>
          <w:bCs/>
        </w:rPr>
        <w:t xml:space="preserve">. A) </w:t>
      </w:r>
      <w:r w:rsidRPr="00BC448D">
        <w:t xml:space="preserve">Diagnostic performance of the </w:t>
      </w:r>
      <w:r w:rsidRPr="00BC448D" w:rsidR="00034970">
        <w:t>Confirm Rx™</w:t>
      </w:r>
      <w:r w:rsidRPr="00BC448D">
        <w:t xml:space="preserve"> as a function of episode duration; </w:t>
      </w:r>
      <w:r w:rsidRPr="00BC448D">
        <w:rPr>
          <w:b/>
          <w:bCs/>
        </w:rPr>
        <w:t xml:space="preserve">B) </w:t>
      </w:r>
      <w:r w:rsidRPr="00BC448D">
        <w:t xml:space="preserve">Contribution of AF episodes of different duration to overall AF </w:t>
      </w:r>
      <w:r w:rsidRPr="00BC448D">
        <w:t>burden</w:t>
      </w:r>
      <w:r w:rsidRPr="00BC448D" w:rsidR="007C645F">
        <w:t>.</w:t>
      </w:r>
      <w:r w:rsidRPr="00BC448D" w:rsidR="00BC448D">
        <w:t>a</w:t>
      </w:r>
    </w:p>
    <w:p w:rsidR="008D7A27" w14:paraId="6C5C5C9C" w14:textId="0E4DE4DF"/>
    <w:sectPr w:rsidSect="00F2271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ade Gothic LT Pro Light">
    <w:altName w:val="Calibri"/>
    <w:panose1 w:val="00000000000000000000"/>
    <w:charset w:val="00"/>
    <w:family w:val="swiss"/>
    <w:notTrueType/>
    <w:pitch w:val="default"/>
    <w:sig w:usb0="00000003" w:usb1="00000000" w:usb2="00000000" w:usb3="00000000" w:csb0="00000001" w:csb1="00000000"/>
  </w:font>
  <w:font w:name="Palatino">
    <w:altName w:val="Segoe UI Historic"/>
    <w:charset w:val="4D"/>
    <w:family w:val="auto"/>
    <w:pitch w:val="variable"/>
    <w:sig w:usb0="A00002FF" w:usb1="7800205A" w:usb2="14600000" w:usb3="00000000" w:csb0="00000193"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577795082"/>
      <w:docPartObj>
        <w:docPartGallery w:val="Page Numbers (Bottom of Page)"/>
        <w:docPartUnique/>
      </w:docPartObj>
    </w:sdtPr>
    <w:sdtEndPr>
      <w:rPr>
        <w:noProof/>
      </w:rPr>
    </w:sdtEndPr>
    <w:sdtContent>
      <w:p w:rsidR="00890B32" w14:paraId="3EB0FA1C" w14:textId="77777777">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890B32" w14:paraId="2677D89E" w14:textId="77777777">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0B12AE8"/>
    <w:multiLevelType w:val="hybridMultilevel"/>
    <w:tmpl w:val="6D829FD2"/>
    <w:lvl w:ilvl="0">
      <w:start w:val="1"/>
      <w:numFmt w:val="bullet"/>
      <w:lvlText w:val=""/>
      <w:lvlJc w:val="left"/>
      <w:pPr>
        <w:tabs>
          <w:tab w:val="num" w:pos="720"/>
        </w:tabs>
        <w:ind w:left="720" w:hanging="360"/>
      </w:pPr>
      <w:rPr>
        <w:rFonts w:ascii="Symbol" w:hAnsi="Symbol" w:hint="default"/>
      </w:rPr>
    </w:lvl>
    <w:lvl w:ilvl="1" w:tentative="1">
      <w:start w:val="1"/>
      <w:numFmt w:val="bullet"/>
      <w:lvlText w:val=""/>
      <w:lvlJc w:val="left"/>
      <w:pPr>
        <w:tabs>
          <w:tab w:val="num" w:pos="1440"/>
        </w:tabs>
        <w:ind w:left="1440" w:hanging="360"/>
      </w:pPr>
      <w:rPr>
        <w:rFonts w:ascii="Symbol" w:hAnsi="Symbol" w:hint="default"/>
      </w:rPr>
    </w:lvl>
    <w:lvl w:ilvl="2" w:tentative="1">
      <w:start w:val="1"/>
      <w:numFmt w:val="bullet"/>
      <w:lvlText w:val=""/>
      <w:lvlJc w:val="left"/>
      <w:pPr>
        <w:tabs>
          <w:tab w:val="num" w:pos="2160"/>
        </w:tabs>
        <w:ind w:left="2160" w:hanging="360"/>
      </w:pPr>
      <w:rPr>
        <w:rFonts w:ascii="Symbol" w:hAnsi="Symbol"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
      <w:lvlJc w:val="left"/>
      <w:pPr>
        <w:tabs>
          <w:tab w:val="num" w:pos="3600"/>
        </w:tabs>
        <w:ind w:left="3600" w:hanging="360"/>
      </w:pPr>
      <w:rPr>
        <w:rFonts w:ascii="Symbol" w:hAnsi="Symbol" w:hint="default"/>
      </w:rPr>
    </w:lvl>
    <w:lvl w:ilvl="5" w:tentative="1">
      <w:start w:val="1"/>
      <w:numFmt w:val="bullet"/>
      <w:lvlText w:val=""/>
      <w:lvlJc w:val="left"/>
      <w:pPr>
        <w:tabs>
          <w:tab w:val="num" w:pos="4320"/>
        </w:tabs>
        <w:ind w:left="4320" w:hanging="360"/>
      </w:pPr>
      <w:rPr>
        <w:rFonts w:ascii="Symbol" w:hAnsi="Symbol"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
      <w:lvlJc w:val="left"/>
      <w:pPr>
        <w:tabs>
          <w:tab w:val="num" w:pos="5760"/>
        </w:tabs>
        <w:ind w:left="5760" w:hanging="360"/>
      </w:pPr>
      <w:rPr>
        <w:rFonts w:ascii="Symbol" w:hAnsi="Symbol" w:hint="default"/>
      </w:rPr>
    </w:lvl>
    <w:lvl w:ilvl="8" w:tentative="1">
      <w:start w:val="1"/>
      <w:numFmt w:val="bullet"/>
      <w:lvlText w:val=""/>
      <w:lvlJc w:val="left"/>
      <w:pPr>
        <w:tabs>
          <w:tab w:val="num" w:pos="6480"/>
        </w:tabs>
        <w:ind w:left="6480" w:hanging="360"/>
      </w:pPr>
      <w:rPr>
        <w:rFonts w:ascii="Symbol" w:hAnsi="Symbol" w:hint="default"/>
      </w:rPr>
    </w:lvl>
  </w:abstractNum>
  <w:abstractNum w:abstractNumId="1">
    <w:nsid w:val="03091FDE"/>
    <w:multiLevelType w:val="hybridMultilevel"/>
    <w:tmpl w:val="725C8D8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09774EF7"/>
    <w:multiLevelType w:val="hybridMultilevel"/>
    <w:tmpl w:val="1F2636E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0BD8156D"/>
    <w:multiLevelType w:val="hybridMultilevel"/>
    <w:tmpl w:val="DDC6B3E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0D4000FB"/>
    <w:multiLevelType w:val="hybridMultilevel"/>
    <w:tmpl w:val="9F341E2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12707B03"/>
    <w:multiLevelType w:val="hybridMultilevel"/>
    <w:tmpl w:val="E952B1E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1C411FB3"/>
    <w:multiLevelType w:val="hybridMultilevel"/>
    <w:tmpl w:val="1344936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1D145203"/>
    <w:multiLevelType w:val="hybridMultilevel"/>
    <w:tmpl w:val="5BCAE9A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212952DD"/>
    <w:multiLevelType w:val="hybridMultilevel"/>
    <w:tmpl w:val="917CDAE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241A2455"/>
    <w:multiLevelType w:val="hybridMultilevel"/>
    <w:tmpl w:val="06FE7D64"/>
    <w:lvl w:ilvl="0">
      <w:start w:val="1"/>
      <w:numFmt w:val="bullet"/>
      <w:lvlText w:val=""/>
      <w:lvlJc w:val="left"/>
      <w:pPr>
        <w:tabs>
          <w:tab w:val="num" w:pos="720"/>
        </w:tabs>
        <w:ind w:left="720" w:hanging="360"/>
      </w:pPr>
      <w:rPr>
        <w:rFonts w:ascii="Symbol" w:hAnsi="Symbol" w:hint="default"/>
      </w:rPr>
    </w:lvl>
    <w:lvl w:ilvl="1" w:tentative="1">
      <w:start w:val="1"/>
      <w:numFmt w:val="bullet"/>
      <w:lvlText w:val=""/>
      <w:lvlJc w:val="left"/>
      <w:pPr>
        <w:tabs>
          <w:tab w:val="num" w:pos="1440"/>
        </w:tabs>
        <w:ind w:left="1440" w:hanging="360"/>
      </w:pPr>
      <w:rPr>
        <w:rFonts w:ascii="Symbol" w:hAnsi="Symbol" w:hint="default"/>
      </w:rPr>
    </w:lvl>
    <w:lvl w:ilvl="2" w:tentative="1">
      <w:start w:val="1"/>
      <w:numFmt w:val="bullet"/>
      <w:lvlText w:val=""/>
      <w:lvlJc w:val="left"/>
      <w:pPr>
        <w:tabs>
          <w:tab w:val="num" w:pos="2160"/>
        </w:tabs>
        <w:ind w:left="2160" w:hanging="360"/>
      </w:pPr>
      <w:rPr>
        <w:rFonts w:ascii="Symbol" w:hAnsi="Symbol"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
      <w:lvlJc w:val="left"/>
      <w:pPr>
        <w:tabs>
          <w:tab w:val="num" w:pos="3600"/>
        </w:tabs>
        <w:ind w:left="3600" w:hanging="360"/>
      </w:pPr>
      <w:rPr>
        <w:rFonts w:ascii="Symbol" w:hAnsi="Symbol" w:hint="default"/>
      </w:rPr>
    </w:lvl>
    <w:lvl w:ilvl="5" w:tentative="1">
      <w:start w:val="1"/>
      <w:numFmt w:val="bullet"/>
      <w:lvlText w:val=""/>
      <w:lvlJc w:val="left"/>
      <w:pPr>
        <w:tabs>
          <w:tab w:val="num" w:pos="4320"/>
        </w:tabs>
        <w:ind w:left="4320" w:hanging="360"/>
      </w:pPr>
      <w:rPr>
        <w:rFonts w:ascii="Symbol" w:hAnsi="Symbol"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
      <w:lvlJc w:val="left"/>
      <w:pPr>
        <w:tabs>
          <w:tab w:val="num" w:pos="5760"/>
        </w:tabs>
        <w:ind w:left="5760" w:hanging="360"/>
      </w:pPr>
      <w:rPr>
        <w:rFonts w:ascii="Symbol" w:hAnsi="Symbol" w:hint="default"/>
      </w:rPr>
    </w:lvl>
    <w:lvl w:ilvl="8" w:tentative="1">
      <w:start w:val="1"/>
      <w:numFmt w:val="bullet"/>
      <w:lvlText w:val=""/>
      <w:lvlJc w:val="left"/>
      <w:pPr>
        <w:tabs>
          <w:tab w:val="num" w:pos="6480"/>
        </w:tabs>
        <w:ind w:left="6480" w:hanging="360"/>
      </w:pPr>
      <w:rPr>
        <w:rFonts w:ascii="Symbol" w:hAnsi="Symbol" w:hint="default"/>
      </w:rPr>
    </w:lvl>
  </w:abstractNum>
  <w:abstractNum w:abstractNumId="10">
    <w:nsid w:val="28073FD4"/>
    <w:multiLevelType w:val="hybridMultilevel"/>
    <w:tmpl w:val="4554FE9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2AEC638E"/>
    <w:multiLevelType w:val="hybridMultilevel"/>
    <w:tmpl w:val="0EFA0F26"/>
    <w:lvl w:ilvl="0">
      <w:start w:val="0"/>
      <w:numFmt w:val="bullet"/>
      <w:lvlText w:val="-"/>
      <w:lvlJc w:val="left"/>
      <w:pPr>
        <w:ind w:left="720" w:hanging="360"/>
      </w:pPr>
      <w:rPr>
        <w:rFonts w:ascii="Calibri" w:hAnsi="Calibri" w:eastAsiaTheme="minorEastAsia" w:cs="Calibri"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372007FE"/>
    <w:multiLevelType w:val="hybridMultilevel"/>
    <w:tmpl w:val="CE60EAC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37AB67F4"/>
    <w:multiLevelType w:val="hybridMultilevel"/>
    <w:tmpl w:val="12BAC31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3CE71E0F"/>
    <w:multiLevelType w:val="hybridMultilevel"/>
    <w:tmpl w:val="BC7ECA06"/>
    <w:lvl w:ilvl="0">
      <w:start w:val="1"/>
      <w:numFmt w:val="bullet"/>
      <w:lvlText w:val=""/>
      <w:lvlJc w:val="left"/>
      <w:pPr>
        <w:tabs>
          <w:tab w:val="num" w:pos="720"/>
        </w:tabs>
        <w:ind w:left="720" w:hanging="360"/>
      </w:pPr>
      <w:rPr>
        <w:rFonts w:ascii="Symbol" w:hAnsi="Symbol" w:hint="default"/>
      </w:rPr>
    </w:lvl>
    <w:lvl w:ilvl="1" w:tentative="1">
      <w:start w:val="1"/>
      <w:numFmt w:val="bullet"/>
      <w:lvlText w:val=""/>
      <w:lvlJc w:val="left"/>
      <w:pPr>
        <w:tabs>
          <w:tab w:val="num" w:pos="1440"/>
        </w:tabs>
        <w:ind w:left="1440" w:hanging="360"/>
      </w:pPr>
      <w:rPr>
        <w:rFonts w:ascii="Symbol" w:hAnsi="Symbol" w:hint="default"/>
      </w:rPr>
    </w:lvl>
    <w:lvl w:ilvl="2" w:tentative="1">
      <w:start w:val="1"/>
      <w:numFmt w:val="bullet"/>
      <w:lvlText w:val=""/>
      <w:lvlJc w:val="left"/>
      <w:pPr>
        <w:tabs>
          <w:tab w:val="num" w:pos="2160"/>
        </w:tabs>
        <w:ind w:left="2160" w:hanging="360"/>
      </w:pPr>
      <w:rPr>
        <w:rFonts w:ascii="Symbol" w:hAnsi="Symbol"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
      <w:lvlJc w:val="left"/>
      <w:pPr>
        <w:tabs>
          <w:tab w:val="num" w:pos="3600"/>
        </w:tabs>
        <w:ind w:left="3600" w:hanging="360"/>
      </w:pPr>
      <w:rPr>
        <w:rFonts w:ascii="Symbol" w:hAnsi="Symbol" w:hint="default"/>
      </w:rPr>
    </w:lvl>
    <w:lvl w:ilvl="5" w:tentative="1">
      <w:start w:val="1"/>
      <w:numFmt w:val="bullet"/>
      <w:lvlText w:val=""/>
      <w:lvlJc w:val="left"/>
      <w:pPr>
        <w:tabs>
          <w:tab w:val="num" w:pos="4320"/>
        </w:tabs>
        <w:ind w:left="4320" w:hanging="360"/>
      </w:pPr>
      <w:rPr>
        <w:rFonts w:ascii="Symbol" w:hAnsi="Symbol"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
      <w:lvlJc w:val="left"/>
      <w:pPr>
        <w:tabs>
          <w:tab w:val="num" w:pos="5760"/>
        </w:tabs>
        <w:ind w:left="5760" w:hanging="360"/>
      </w:pPr>
      <w:rPr>
        <w:rFonts w:ascii="Symbol" w:hAnsi="Symbol" w:hint="default"/>
      </w:rPr>
    </w:lvl>
    <w:lvl w:ilvl="8" w:tentative="1">
      <w:start w:val="1"/>
      <w:numFmt w:val="bullet"/>
      <w:lvlText w:val=""/>
      <w:lvlJc w:val="left"/>
      <w:pPr>
        <w:tabs>
          <w:tab w:val="num" w:pos="6480"/>
        </w:tabs>
        <w:ind w:left="6480" w:hanging="360"/>
      </w:pPr>
      <w:rPr>
        <w:rFonts w:ascii="Symbol" w:hAnsi="Symbol" w:hint="default"/>
      </w:rPr>
    </w:lvl>
  </w:abstractNum>
  <w:abstractNum w:abstractNumId="15">
    <w:nsid w:val="40A404AF"/>
    <w:multiLevelType w:val="hybridMultilevel"/>
    <w:tmpl w:val="50D2E91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460328B8"/>
    <w:multiLevelType w:val="hybridMultilevel"/>
    <w:tmpl w:val="27CC1C6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4AA96A4D"/>
    <w:multiLevelType w:val="hybridMultilevel"/>
    <w:tmpl w:val="436628E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575355F5"/>
    <w:multiLevelType w:val="hybridMultilevel"/>
    <w:tmpl w:val="D51643A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5DB06E20"/>
    <w:multiLevelType w:val="hybridMultilevel"/>
    <w:tmpl w:val="9DFC7A2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nsid w:val="60950BEF"/>
    <w:multiLevelType w:val="hybridMultilevel"/>
    <w:tmpl w:val="4554FE9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1">
    <w:nsid w:val="60DC30D5"/>
    <w:multiLevelType w:val="hybridMultilevel"/>
    <w:tmpl w:val="678E170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2">
    <w:nsid w:val="61665DFC"/>
    <w:multiLevelType w:val="hybridMultilevel"/>
    <w:tmpl w:val="B0ECF900"/>
    <w:lvl w:ilvl="0">
      <w:start w:val="1"/>
      <w:numFmt w:val="bullet"/>
      <w:lvlText w:val=""/>
      <w:lvlJc w:val="left"/>
      <w:pPr>
        <w:tabs>
          <w:tab w:val="num" w:pos="720"/>
        </w:tabs>
        <w:ind w:left="720" w:hanging="360"/>
      </w:pPr>
      <w:rPr>
        <w:rFonts w:ascii="Symbol" w:hAnsi="Symbol" w:hint="default"/>
      </w:rPr>
    </w:lvl>
    <w:lvl w:ilvl="1" w:tentative="1">
      <w:start w:val="1"/>
      <w:numFmt w:val="bullet"/>
      <w:lvlText w:val=""/>
      <w:lvlJc w:val="left"/>
      <w:pPr>
        <w:tabs>
          <w:tab w:val="num" w:pos="1440"/>
        </w:tabs>
        <w:ind w:left="1440" w:hanging="360"/>
      </w:pPr>
      <w:rPr>
        <w:rFonts w:ascii="Symbol" w:hAnsi="Symbol" w:hint="default"/>
      </w:rPr>
    </w:lvl>
    <w:lvl w:ilvl="2" w:tentative="1">
      <w:start w:val="1"/>
      <w:numFmt w:val="bullet"/>
      <w:lvlText w:val=""/>
      <w:lvlJc w:val="left"/>
      <w:pPr>
        <w:tabs>
          <w:tab w:val="num" w:pos="2160"/>
        </w:tabs>
        <w:ind w:left="2160" w:hanging="360"/>
      </w:pPr>
      <w:rPr>
        <w:rFonts w:ascii="Symbol" w:hAnsi="Symbol"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
      <w:lvlJc w:val="left"/>
      <w:pPr>
        <w:tabs>
          <w:tab w:val="num" w:pos="3600"/>
        </w:tabs>
        <w:ind w:left="3600" w:hanging="360"/>
      </w:pPr>
      <w:rPr>
        <w:rFonts w:ascii="Symbol" w:hAnsi="Symbol" w:hint="default"/>
      </w:rPr>
    </w:lvl>
    <w:lvl w:ilvl="5" w:tentative="1">
      <w:start w:val="1"/>
      <w:numFmt w:val="bullet"/>
      <w:lvlText w:val=""/>
      <w:lvlJc w:val="left"/>
      <w:pPr>
        <w:tabs>
          <w:tab w:val="num" w:pos="4320"/>
        </w:tabs>
        <w:ind w:left="4320" w:hanging="360"/>
      </w:pPr>
      <w:rPr>
        <w:rFonts w:ascii="Symbol" w:hAnsi="Symbol"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
      <w:lvlJc w:val="left"/>
      <w:pPr>
        <w:tabs>
          <w:tab w:val="num" w:pos="5760"/>
        </w:tabs>
        <w:ind w:left="5760" w:hanging="360"/>
      </w:pPr>
      <w:rPr>
        <w:rFonts w:ascii="Symbol" w:hAnsi="Symbol" w:hint="default"/>
      </w:rPr>
    </w:lvl>
    <w:lvl w:ilvl="8" w:tentative="1">
      <w:start w:val="1"/>
      <w:numFmt w:val="bullet"/>
      <w:lvlText w:val=""/>
      <w:lvlJc w:val="left"/>
      <w:pPr>
        <w:tabs>
          <w:tab w:val="num" w:pos="6480"/>
        </w:tabs>
        <w:ind w:left="6480" w:hanging="360"/>
      </w:pPr>
      <w:rPr>
        <w:rFonts w:ascii="Symbol" w:hAnsi="Symbol" w:hint="default"/>
      </w:rPr>
    </w:lvl>
  </w:abstractNum>
  <w:abstractNum w:abstractNumId="23">
    <w:nsid w:val="7058246F"/>
    <w:multiLevelType w:val="hybridMultilevel"/>
    <w:tmpl w:val="DEAACF2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4">
    <w:nsid w:val="731A7C55"/>
    <w:multiLevelType w:val="hybridMultilevel"/>
    <w:tmpl w:val="C6F424C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778338FD"/>
    <w:multiLevelType w:val="hybridMultilevel"/>
    <w:tmpl w:val="89D8C276"/>
    <w:lvl w:ilvl="0">
      <w:start w:val="1"/>
      <w:numFmt w:val="decimal"/>
      <w:lvlText w:val="%1."/>
      <w:lvlJc w:val="left"/>
      <w:pPr>
        <w:ind w:left="1080" w:hanging="360"/>
      </w:pPr>
      <w:rPr>
        <w:rFonts w:hint="default"/>
        <w:i/>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6">
    <w:nsid w:val="7BC74992"/>
    <w:multiLevelType w:val="hybridMultilevel"/>
    <w:tmpl w:val="A264669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11"/>
  </w:num>
  <w:num w:numId="2">
    <w:abstractNumId w:val="14"/>
  </w:num>
  <w:num w:numId="3">
    <w:abstractNumId w:val="22"/>
  </w:num>
  <w:num w:numId="4">
    <w:abstractNumId w:val="9"/>
  </w:num>
  <w:num w:numId="5">
    <w:abstractNumId w:val="0"/>
  </w:num>
  <w:num w:numId="6">
    <w:abstractNumId w:val="1"/>
  </w:num>
  <w:num w:numId="7">
    <w:abstractNumId w:val="26"/>
  </w:num>
  <w:num w:numId="8">
    <w:abstractNumId w:val="16"/>
  </w:num>
  <w:num w:numId="9">
    <w:abstractNumId w:val="12"/>
  </w:num>
  <w:num w:numId="10">
    <w:abstractNumId w:val="17"/>
  </w:num>
  <w:num w:numId="11">
    <w:abstractNumId w:val="10"/>
  </w:num>
  <w:num w:numId="12">
    <w:abstractNumId w:val="7"/>
  </w:num>
  <w:num w:numId="13">
    <w:abstractNumId w:val="6"/>
  </w:num>
  <w:num w:numId="14">
    <w:abstractNumId w:val="18"/>
  </w:num>
  <w:num w:numId="15">
    <w:abstractNumId w:val="4"/>
  </w:num>
  <w:num w:numId="16">
    <w:abstractNumId w:val="21"/>
  </w:num>
  <w:num w:numId="17">
    <w:abstractNumId w:val="19"/>
  </w:num>
  <w:num w:numId="18">
    <w:abstractNumId w:val="15"/>
  </w:num>
  <w:num w:numId="19">
    <w:abstractNumId w:val="25"/>
  </w:num>
  <w:num w:numId="20">
    <w:abstractNumId w:val="3"/>
  </w:num>
  <w:num w:numId="21">
    <w:abstractNumId w:val="23"/>
  </w:num>
  <w:num w:numId="22">
    <w:abstractNumId w:val="2"/>
  </w:num>
  <w:num w:numId="23">
    <w:abstractNumId w:val="13"/>
  </w:num>
  <w:num w:numId="24">
    <w:abstractNumId w:val="24"/>
  </w:num>
  <w:num w:numId="25">
    <w:abstractNumId w:val="8"/>
  </w:num>
  <w:num w:numId="26">
    <w:abstractNumId w:val="5"/>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34E8"/>
    <w:rsid w:val="00001E11"/>
    <w:rsid w:val="000077AB"/>
    <w:rsid w:val="000112E3"/>
    <w:rsid w:val="0001759F"/>
    <w:rsid w:val="0002220F"/>
    <w:rsid w:val="00034970"/>
    <w:rsid w:val="00041CE1"/>
    <w:rsid w:val="00053E6C"/>
    <w:rsid w:val="00054F0B"/>
    <w:rsid w:val="00074811"/>
    <w:rsid w:val="00086104"/>
    <w:rsid w:val="00091987"/>
    <w:rsid w:val="000A01B2"/>
    <w:rsid w:val="000D7F3F"/>
    <w:rsid w:val="000E7DD7"/>
    <w:rsid w:val="000F34E8"/>
    <w:rsid w:val="00122F28"/>
    <w:rsid w:val="00123A77"/>
    <w:rsid w:val="00124593"/>
    <w:rsid w:val="00130E50"/>
    <w:rsid w:val="00160204"/>
    <w:rsid w:val="00161174"/>
    <w:rsid w:val="001634E1"/>
    <w:rsid w:val="001638F6"/>
    <w:rsid w:val="00176C86"/>
    <w:rsid w:val="00185A9A"/>
    <w:rsid w:val="00193F50"/>
    <w:rsid w:val="001B748B"/>
    <w:rsid w:val="001C5ACA"/>
    <w:rsid w:val="001F5CAA"/>
    <w:rsid w:val="00204B18"/>
    <w:rsid w:val="00207B2C"/>
    <w:rsid w:val="00215D6C"/>
    <w:rsid w:val="002211F8"/>
    <w:rsid w:val="00241089"/>
    <w:rsid w:val="0024288B"/>
    <w:rsid w:val="00257E63"/>
    <w:rsid w:val="00264521"/>
    <w:rsid w:val="00265D83"/>
    <w:rsid w:val="002674A7"/>
    <w:rsid w:val="00276589"/>
    <w:rsid w:val="00277F58"/>
    <w:rsid w:val="002802DE"/>
    <w:rsid w:val="002A4D39"/>
    <w:rsid w:val="002A5076"/>
    <w:rsid w:val="002B466D"/>
    <w:rsid w:val="002C34EE"/>
    <w:rsid w:val="002F177F"/>
    <w:rsid w:val="00303128"/>
    <w:rsid w:val="003067A3"/>
    <w:rsid w:val="00313BDB"/>
    <w:rsid w:val="00315811"/>
    <w:rsid w:val="00332CE4"/>
    <w:rsid w:val="003425DB"/>
    <w:rsid w:val="003621CA"/>
    <w:rsid w:val="00365928"/>
    <w:rsid w:val="00366936"/>
    <w:rsid w:val="00367BE5"/>
    <w:rsid w:val="003750B7"/>
    <w:rsid w:val="003760FC"/>
    <w:rsid w:val="00380B52"/>
    <w:rsid w:val="00384CB5"/>
    <w:rsid w:val="003A0C07"/>
    <w:rsid w:val="003B7FE3"/>
    <w:rsid w:val="003C4C12"/>
    <w:rsid w:val="003C4CE9"/>
    <w:rsid w:val="003C4D9A"/>
    <w:rsid w:val="003C6665"/>
    <w:rsid w:val="003E3082"/>
    <w:rsid w:val="003E68B3"/>
    <w:rsid w:val="003F3880"/>
    <w:rsid w:val="00403842"/>
    <w:rsid w:val="00404EB1"/>
    <w:rsid w:val="004133E3"/>
    <w:rsid w:val="00423B80"/>
    <w:rsid w:val="004268DF"/>
    <w:rsid w:val="00431029"/>
    <w:rsid w:val="004430C8"/>
    <w:rsid w:val="00446DCA"/>
    <w:rsid w:val="00462105"/>
    <w:rsid w:val="0047012D"/>
    <w:rsid w:val="004934DA"/>
    <w:rsid w:val="004A053C"/>
    <w:rsid w:val="004A068F"/>
    <w:rsid w:val="004A279A"/>
    <w:rsid w:val="004A785B"/>
    <w:rsid w:val="004B1D3B"/>
    <w:rsid w:val="004B1E6D"/>
    <w:rsid w:val="004C5E2D"/>
    <w:rsid w:val="004D3968"/>
    <w:rsid w:val="004D4A5A"/>
    <w:rsid w:val="004E258D"/>
    <w:rsid w:val="004E724A"/>
    <w:rsid w:val="004F0CE5"/>
    <w:rsid w:val="004F1645"/>
    <w:rsid w:val="004F3070"/>
    <w:rsid w:val="004F4A6D"/>
    <w:rsid w:val="004F4BCC"/>
    <w:rsid w:val="0050066C"/>
    <w:rsid w:val="00506F91"/>
    <w:rsid w:val="005112E2"/>
    <w:rsid w:val="00514925"/>
    <w:rsid w:val="00534D87"/>
    <w:rsid w:val="00546623"/>
    <w:rsid w:val="00564A3A"/>
    <w:rsid w:val="00575272"/>
    <w:rsid w:val="005823DA"/>
    <w:rsid w:val="00594EA8"/>
    <w:rsid w:val="005A24D8"/>
    <w:rsid w:val="005A7152"/>
    <w:rsid w:val="005A789F"/>
    <w:rsid w:val="005B2016"/>
    <w:rsid w:val="005E14B7"/>
    <w:rsid w:val="005E1DCB"/>
    <w:rsid w:val="005F68BE"/>
    <w:rsid w:val="005F6956"/>
    <w:rsid w:val="00601330"/>
    <w:rsid w:val="00601900"/>
    <w:rsid w:val="0060554E"/>
    <w:rsid w:val="00616D22"/>
    <w:rsid w:val="00624F8A"/>
    <w:rsid w:val="0063444C"/>
    <w:rsid w:val="00636430"/>
    <w:rsid w:val="0063766A"/>
    <w:rsid w:val="00643C09"/>
    <w:rsid w:val="006656EB"/>
    <w:rsid w:val="00686D37"/>
    <w:rsid w:val="00690B30"/>
    <w:rsid w:val="006A262A"/>
    <w:rsid w:val="006A76D2"/>
    <w:rsid w:val="006B1062"/>
    <w:rsid w:val="006B4387"/>
    <w:rsid w:val="006C1599"/>
    <w:rsid w:val="006C1897"/>
    <w:rsid w:val="006C23E6"/>
    <w:rsid w:val="006C5CE3"/>
    <w:rsid w:val="006D0C59"/>
    <w:rsid w:val="006D19B8"/>
    <w:rsid w:val="006F4B8C"/>
    <w:rsid w:val="006F60AE"/>
    <w:rsid w:val="006F7A00"/>
    <w:rsid w:val="00732137"/>
    <w:rsid w:val="007434FF"/>
    <w:rsid w:val="0075329D"/>
    <w:rsid w:val="0076083E"/>
    <w:rsid w:val="0077221C"/>
    <w:rsid w:val="007768DA"/>
    <w:rsid w:val="00783BBA"/>
    <w:rsid w:val="00790DFA"/>
    <w:rsid w:val="007934F4"/>
    <w:rsid w:val="007A408E"/>
    <w:rsid w:val="007B02F0"/>
    <w:rsid w:val="007C645F"/>
    <w:rsid w:val="007E4CB4"/>
    <w:rsid w:val="007F2AD9"/>
    <w:rsid w:val="007F5C7F"/>
    <w:rsid w:val="0080554A"/>
    <w:rsid w:val="00823445"/>
    <w:rsid w:val="00830F7C"/>
    <w:rsid w:val="00834CE3"/>
    <w:rsid w:val="00834E35"/>
    <w:rsid w:val="00835957"/>
    <w:rsid w:val="00837C94"/>
    <w:rsid w:val="00842638"/>
    <w:rsid w:val="00847E64"/>
    <w:rsid w:val="00856326"/>
    <w:rsid w:val="00860073"/>
    <w:rsid w:val="00864F2B"/>
    <w:rsid w:val="00867388"/>
    <w:rsid w:val="00871548"/>
    <w:rsid w:val="008761E3"/>
    <w:rsid w:val="008828D3"/>
    <w:rsid w:val="00884EC2"/>
    <w:rsid w:val="00890B32"/>
    <w:rsid w:val="008A25DC"/>
    <w:rsid w:val="008C562C"/>
    <w:rsid w:val="008D7A27"/>
    <w:rsid w:val="008E0508"/>
    <w:rsid w:val="008F3BCF"/>
    <w:rsid w:val="008F4F18"/>
    <w:rsid w:val="009046A8"/>
    <w:rsid w:val="009110BB"/>
    <w:rsid w:val="0094681C"/>
    <w:rsid w:val="0096382E"/>
    <w:rsid w:val="00971B52"/>
    <w:rsid w:val="00973E43"/>
    <w:rsid w:val="00974DC3"/>
    <w:rsid w:val="00980CD1"/>
    <w:rsid w:val="00986B45"/>
    <w:rsid w:val="00987559"/>
    <w:rsid w:val="00992AB5"/>
    <w:rsid w:val="009A4F7D"/>
    <w:rsid w:val="009B0C24"/>
    <w:rsid w:val="009B65AD"/>
    <w:rsid w:val="009C73D2"/>
    <w:rsid w:val="009E5EA0"/>
    <w:rsid w:val="00A040B6"/>
    <w:rsid w:val="00A1355A"/>
    <w:rsid w:val="00A2741C"/>
    <w:rsid w:val="00A365F6"/>
    <w:rsid w:val="00A41EC1"/>
    <w:rsid w:val="00A4208C"/>
    <w:rsid w:val="00A42FBE"/>
    <w:rsid w:val="00A5433E"/>
    <w:rsid w:val="00A650FD"/>
    <w:rsid w:val="00A6753A"/>
    <w:rsid w:val="00A81188"/>
    <w:rsid w:val="00A83D49"/>
    <w:rsid w:val="00A92414"/>
    <w:rsid w:val="00AA0AC4"/>
    <w:rsid w:val="00AA27C1"/>
    <w:rsid w:val="00AB15D0"/>
    <w:rsid w:val="00AB1CC9"/>
    <w:rsid w:val="00AC09A1"/>
    <w:rsid w:val="00AC569D"/>
    <w:rsid w:val="00AC7263"/>
    <w:rsid w:val="00AC72AC"/>
    <w:rsid w:val="00AC78CC"/>
    <w:rsid w:val="00AE6F9F"/>
    <w:rsid w:val="00B04B9B"/>
    <w:rsid w:val="00B05277"/>
    <w:rsid w:val="00B063A2"/>
    <w:rsid w:val="00B108A8"/>
    <w:rsid w:val="00B1344E"/>
    <w:rsid w:val="00B226F3"/>
    <w:rsid w:val="00B23781"/>
    <w:rsid w:val="00B3248D"/>
    <w:rsid w:val="00B34B95"/>
    <w:rsid w:val="00B41A05"/>
    <w:rsid w:val="00B700AC"/>
    <w:rsid w:val="00B72187"/>
    <w:rsid w:val="00B72EEB"/>
    <w:rsid w:val="00B75777"/>
    <w:rsid w:val="00BA3B80"/>
    <w:rsid w:val="00BB3D3E"/>
    <w:rsid w:val="00BB7D5E"/>
    <w:rsid w:val="00BC448D"/>
    <w:rsid w:val="00BD1EFB"/>
    <w:rsid w:val="00BD7DCC"/>
    <w:rsid w:val="00BF109E"/>
    <w:rsid w:val="00BF7636"/>
    <w:rsid w:val="00C030ED"/>
    <w:rsid w:val="00C0566A"/>
    <w:rsid w:val="00C10524"/>
    <w:rsid w:val="00C106B4"/>
    <w:rsid w:val="00C11455"/>
    <w:rsid w:val="00C139B8"/>
    <w:rsid w:val="00C151D1"/>
    <w:rsid w:val="00C16E30"/>
    <w:rsid w:val="00C235CA"/>
    <w:rsid w:val="00C25703"/>
    <w:rsid w:val="00C2640E"/>
    <w:rsid w:val="00C26CE2"/>
    <w:rsid w:val="00C32269"/>
    <w:rsid w:val="00C3310B"/>
    <w:rsid w:val="00C33B08"/>
    <w:rsid w:val="00C43447"/>
    <w:rsid w:val="00C6475E"/>
    <w:rsid w:val="00C651A8"/>
    <w:rsid w:val="00C912FC"/>
    <w:rsid w:val="00CA4B19"/>
    <w:rsid w:val="00CC21FF"/>
    <w:rsid w:val="00CD23F1"/>
    <w:rsid w:val="00CD6E69"/>
    <w:rsid w:val="00CE768F"/>
    <w:rsid w:val="00D26E9B"/>
    <w:rsid w:val="00D34FF1"/>
    <w:rsid w:val="00D50C71"/>
    <w:rsid w:val="00D548FF"/>
    <w:rsid w:val="00D60C75"/>
    <w:rsid w:val="00D80363"/>
    <w:rsid w:val="00D84633"/>
    <w:rsid w:val="00D936F2"/>
    <w:rsid w:val="00D94B6A"/>
    <w:rsid w:val="00D97661"/>
    <w:rsid w:val="00DA0E7D"/>
    <w:rsid w:val="00DA15A3"/>
    <w:rsid w:val="00DA3B1A"/>
    <w:rsid w:val="00DA4E50"/>
    <w:rsid w:val="00DB27F2"/>
    <w:rsid w:val="00DB479D"/>
    <w:rsid w:val="00DC0BE4"/>
    <w:rsid w:val="00DC48EE"/>
    <w:rsid w:val="00DD2830"/>
    <w:rsid w:val="00DE3135"/>
    <w:rsid w:val="00DE4E20"/>
    <w:rsid w:val="00DF17CC"/>
    <w:rsid w:val="00DF2760"/>
    <w:rsid w:val="00E04FCA"/>
    <w:rsid w:val="00E129D3"/>
    <w:rsid w:val="00E178E0"/>
    <w:rsid w:val="00E2354E"/>
    <w:rsid w:val="00E24C4C"/>
    <w:rsid w:val="00E2623A"/>
    <w:rsid w:val="00E30D29"/>
    <w:rsid w:val="00E30DD4"/>
    <w:rsid w:val="00E629F5"/>
    <w:rsid w:val="00E64428"/>
    <w:rsid w:val="00E73660"/>
    <w:rsid w:val="00E80DDD"/>
    <w:rsid w:val="00EA2961"/>
    <w:rsid w:val="00EB5302"/>
    <w:rsid w:val="00EF4626"/>
    <w:rsid w:val="00EF46B0"/>
    <w:rsid w:val="00EF7050"/>
    <w:rsid w:val="00F01D97"/>
    <w:rsid w:val="00F1409F"/>
    <w:rsid w:val="00F17C8A"/>
    <w:rsid w:val="00F2271F"/>
    <w:rsid w:val="00F2471C"/>
    <w:rsid w:val="00F26746"/>
    <w:rsid w:val="00F33CEA"/>
    <w:rsid w:val="00F43CD2"/>
    <w:rsid w:val="00F641B9"/>
    <w:rsid w:val="00F643D1"/>
    <w:rsid w:val="00F8089B"/>
    <w:rsid w:val="00F84C1B"/>
    <w:rsid w:val="00F96E82"/>
    <w:rsid w:val="00FA0CC5"/>
    <w:rsid w:val="00FA2DAF"/>
    <w:rsid w:val="00FB2BDC"/>
    <w:rsid w:val="00FE3338"/>
    <w:rsid w:val="00FE7278"/>
    <w:rsid w:val="00FF1A55"/>
    <w:rsid w:val="00FF543A"/>
  </w:rsids>
  <w:docVars>
    <w:docVar w:name="EN.InstantFormat" w:val="&lt;ENInstantFormat&gt;&lt;Enabled&gt;1&lt;/Enabled&gt;&lt;ScanUnformatted&gt;1&lt;/ScanUnformatted&gt;&lt;ScanChanges&gt;1&lt;/ScanChanges&gt;&lt;Suspended&gt;0&lt;/Suspended&gt;&lt;/ENInstantFormat&gt;"/>
    <w:docVar w:name="EN.Layout" w:val="&lt;ENLayout&gt;&lt;Style&gt;Heart Rhyth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wd2sff39s9x7earz8x9d5swwpvz0w2xdvt&quot;&gt;My EndNote Library&lt;record-ids&gt;&lt;item&gt;95&lt;/item&gt;&lt;item&gt;1364&lt;/item&gt;&lt;item&gt;1366&lt;/item&gt;&lt;item&gt;1367&lt;/item&gt;&lt;item&gt;1426&lt;/item&gt;&lt;item&gt;1444&lt;/item&gt;&lt;item&gt;1448&lt;/item&gt;&lt;item&gt;2092&lt;/item&gt;&lt;item&gt;2381&lt;/item&gt;&lt;item&gt;2637&lt;/item&gt;&lt;item&gt;3353&lt;/item&gt;&lt;item&gt;3354&lt;/item&gt;&lt;item&gt;3356&lt;/item&gt;&lt;item&gt;3357&lt;/item&gt;&lt;item&gt;3358&lt;/item&gt;&lt;item&gt;3359&lt;/item&gt;&lt;item&gt;3360&lt;/item&gt;&lt;item&gt;3362&lt;/item&gt;&lt;item&gt;3363&lt;/item&gt;&lt;item&gt;3400&lt;/item&gt;&lt;item&gt;3438&lt;/item&gt;&lt;item&gt;3516&lt;/item&gt;&lt;item&gt;8470&lt;/item&gt;&lt;item&gt;14269&lt;/item&gt;&lt;item&gt;14270&lt;/item&gt;&lt;item&gt;14353&lt;/item&gt;&lt;item&gt;14354&lt;/item&gt;&lt;item&gt;16319&lt;/item&gt;&lt;item&gt;16320&lt;/item&gt;&lt;item&gt;16322&lt;/item&gt;&lt;item&gt;16324&lt;/item&gt;&lt;item&gt;16334&lt;/item&gt;&lt;/record-ids&gt;&lt;/item&gt;&lt;/Libraries&gt;"/>
  </w:docVars>
  <m:mathPr>
    <m:mathFont m:val="Cambria Math"/>
  </m:mathPr>
  <w:themeFontLang w:val="en-GB"/>
  <w:clrSchemeMapping w:bg1="light1" w:t1="dark1" w:bg2="light2" w:t2="dark2" w:accent1="accent1" w:accent2="accent2" w:accent3="accent3" w:accent4="accent4" w:accent5="accent5" w:accent6="accent6" w:hyperlink="hyperlink" w:followedHyperlink="followedHyperlink"/>
  <w15:docId w15:val="{BEED3A62-B55B-48EE-B7DB-973E93D9A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4D9A"/>
    <w:pPr>
      <w:spacing w:after="200" w:line="276" w:lineRule="auto"/>
      <w:jc w:val="both"/>
    </w:pPr>
    <w:rPr>
      <w:rFonts w:eastAsiaTheme="minorEastAsia"/>
      <w:lang w:bidi="en-US"/>
    </w:rPr>
  </w:style>
  <w:style w:type="paragraph" w:styleId="Heading3">
    <w:name w:val="heading 3"/>
    <w:basedOn w:val="Normal"/>
    <w:link w:val="Heading3Char"/>
    <w:uiPriority w:val="9"/>
    <w:qFormat/>
    <w:rsid w:val="000F34E8"/>
    <w:pPr>
      <w:spacing w:before="100" w:beforeAutospacing="1" w:after="100" w:afterAutospacing="1" w:line="240" w:lineRule="auto"/>
      <w:jc w:val="left"/>
      <w:outlineLvl w:val="2"/>
    </w:pPr>
    <w:rPr>
      <w:rFonts w:ascii="Times New Roman" w:eastAsia="Times New Roman" w:hAnsi="Times New Roman" w:cs="Times New Roman"/>
      <w:b/>
      <w:bCs/>
      <w:sz w:val="27"/>
      <w:szCs w:val="27"/>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F34E8"/>
    <w:rPr>
      <w:rFonts w:ascii="Times New Roman" w:eastAsia="Times New Roman" w:hAnsi="Times New Roman" w:cs="Times New Roman"/>
      <w:b/>
      <w:bCs/>
      <w:sz w:val="27"/>
      <w:szCs w:val="27"/>
      <w:lang w:eastAsia="en-GB"/>
    </w:rPr>
  </w:style>
  <w:style w:type="paragraph" w:customStyle="1" w:styleId="Default">
    <w:name w:val="Default"/>
    <w:rsid w:val="000F34E8"/>
    <w:pPr>
      <w:autoSpaceDE w:val="0"/>
      <w:autoSpaceDN w:val="0"/>
      <w:adjustRightInd w:val="0"/>
      <w:spacing w:after="0" w:line="240" w:lineRule="auto"/>
    </w:pPr>
    <w:rPr>
      <w:rFonts w:ascii="Trade Gothic LT Pro Light" w:hAnsi="Trade Gothic LT Pro Light" w:cs="Trade Gothic LT Pro Light"/>
      <w:color w:val="000000"/>
      <w:sz w:val="24"/>
      <w:szCs w:val="24"/>
    </w:rPr>
  </w:style>
  <w:style w:type="paragraph" w:customStyle="1" w:styleId="EndNoteBibliographyTitle">
    <w:name w:val="EndNote Bibliography Title"/>
    <w:basedOn w:val="Normal"/>
    <w:link w:val="EndNoteBibliographyTitleChar"/>
    <w:rsid w:val="000F34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F34E8"/>
    <w:rPr>
      <w:rFonts w:ascii="Calibri" w:hAnsi="Calibri" w:eastAsiaTheme="minorEastAsia" w:cs="Calibri"/>
      <w:noProof/>
      <w:lang w:val="en-US" w:bidi="en-US"/>
    </w:rPr>
  </w:style>
  <w:style w:type="paragraph" w:customStyle="1" w:styleId="EndNoteBibliography">
    <w:name w:val="EndNote Bibliography"/>
    <w:basedOn w:val="Normal"/>
    <w:link w:val="EndNoteBibliographyChar"/>
    <w:rsid w:val="000F34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F34E8"/>
    <w:rPr>
      <w:rFonts w:ascii="Calibri" w:hAnsi="Calibri" w:eastAsiaTheme="minorEastAsia" w:cs="Calibri"/>
      <w:noProof/>
      <w:lang w:val="en-US" w:bidi="en-US"/>
    </w:rPr>
  </w:style>
  <w:style w:type="character" w:styleId="Hyperlink">
    <w:name w:val="Hyperlink"/>
    <w:basedOn w:val="DefaultParagraphFont"/>
    <w:uiPriority w:val="99"/>
    <w:unhideWhenUsed/>
    <w:rsid w:val="000F34E8"/>
    <w:rPr>
      <w:color w:val="0563C1" w:themeColor="hyperlink"/>
      <w:u w:val="single"/>
    </w:rPr>
  </w:style>
  <w:style w:type="character" w:customStyle="1" w:styleId="MenoNoResolvida1">
    <w:name w:val="Menção Não Resolvida1"/>
    <w:basedOn w:val="DefaultParagraphFont"/>
    <w:uiPriority w:val="99"/>
    <w:semiHidden/>
    <w:unhideWhenUsed/>
    <w:rsid w:val="000F34E8"/>
    <w:rPr>
      <w:color w:val="605E5C"/>
      <w:shd w:val="clear" w:color="auto" w:fill="E1DFDD"/>
    </w:rPr>
  </w:style>
  <w:style w:type="paragraph" w:styleId="ListParagraph">
    <w:name w:val="List Paragraph"/>
    <w:basedOn w:val="Normal"/>
    <w:uiPriority w:val="34"/>
    <w:qFormat/>
    <w:rsid w:val="000F34E8"/>
    <w:pPr>
      <w:ind w:left="720"/>
      <w:contextualSpacing/>
    </w:pPr>
  </w:style>
  <w:style w:type="paragraph" w:styleId="Header">
    <w:name w:val="header"/>
    <w:basedOn w:val="Normal"/>
    <w:link w:val="HeaderChar"/>
    <w:uiPriority w:val="99"/>
    <w:unhideWhenUsed/>
    <w:rsid w:val="000F34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34E8"/>
    <w:rPr>
      <w:rFonts w:eastAsiaTheme="minorEastAsia"/>
      <w:lang w:bidi="en-US"/>
    </w:rPr>
  </w:style>
  <w:style w:type="paragraph" w:styleId="Footer">
    <w:name w:val="footer"/>
    <w:basedOn w:val="Normal"/>
    <w:link w:val="FooterChar"/>
    <w:uiPriority w:val="99"/>
    <w:unhideWhenUsed/>
    <w:rsid w:val="000F34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34E8"/>
    <w:rPr>
      <w:rFonts w:eastAsiaTheme="minorEastAsia"/>
      <w:lang w:bidi="en-US"/>
    </w:rPr>
  </w:style>
  <w:style w:type="table" w:styleId="TableGrid">
    <w:name w:val="Table Grid"/>
    <w:basedOn w:val="TableNormal"/>
    <w:uiPriority w:val="39"/>
    <w:rsid w:val="000F34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k9vbk6q99">
    <w:name w:val="markk9vbk6q99"/>
    <w:basedOn w:val="DefaultParagraphFont"/>
    <w:rsid w:val="000F34E8"/>
  </w:style>
  <w:style w:type="character" w:styleId="PlaceholderText">
    <w:name w:val="Placeholder Text"/>
    <w:basedOn w:val="DefaultParagraphFont"/>
    <w:uiPriority w:val="99"/>
    <w:semiHidden/>
    <w:rsid w:val="000F34E8"/>
    <w:rPr>
      <w:color w:val="808080"/>
    </w:rPr>
  </w:style>
  <w:style w:type="character" w:customStyle="1" w:styleId="A8">
    <w:name w:val="A8"/>
    <w:uiPriority w:val="99"/>
    <w:rsid w:val="000F34E8"/>
    <w:rPr>
      <w:rFonts w:cs="Palatino"/>
      <w:color w:val="000000"/>
      <w:sz w:val="11"/>
      <w:szCs w:val="11"/>
    </w:rPr>
  </w:style>
  <w:style w:type="character" w:styleId="Emphasis">
    <w:name w:val="Emphasis"/>
    <w:basedOn w:val="DefaultParagraphFont"/>
    <w:uiPriority w:val="20"/>
    <w:qFormat/>
    <w:rsid w:val="000F34E8"/>
    <w:rPr>
      <w:i/>
      <w:iCs/>
    </w:rPr>
  </w:style>
  <w:style w:type="paragraph" w:styleId="NoSpacing">
    <w:name w:val="No Spacing"/>
    <w:uiPriority w:val="1"/>
    <w:qFormat/>
    <w:rsid w:val="000F34E8"/>
    <w:pPr>
      <w:spacing w:after="0" w:line="240" w:lineRule="auto"/>
      <w:jc w:val="both"/>
    </w:pPr>
    <w:rPr>
      <w:rFonts w:eastAsiaTheme="minorEastAsia"/>
      <w:lang w:bidi="en-US"/>
    </w:rPr>
  </w:style>
  <w:style w:type="character" w:styleId="FollowedHyperlink">
    <w:name w:val="FollowedHyperlink"/>
    <w:basedOn w:val="DefaultParagraphFont"/>
    <w:uiPriority w:val="99"/>
    <w:semiHidden/>
    <w:unhideWhenUsed/>
    <w:rsid w:val="000F34E8"/>
    <w:rPr>
      <w:color w:val="954F72" w:themeColor="followedHyperlink"/>
      <w:u w:val="single"/>
    </w:rPr>
  </w:style>
  <w:style w:type="character" w:styleId="CommentReference">
    <w:name w:val="annotation reference"/>
    <w:basedOn w:val="DefaultParagraphFont"/>
    <w:uiPriority w:val="99"/>
    <w:semiHidden/>
    <w:unhideWhenUsed/>
    <w:rsid w:val="000F34E8"/>
    <w:rPr>
      <w:sz w:val="16"/>
      <w:szCs w:val="16"/>
    </w:rPr>
  </w:style>
  <w:style w:type="paragraph" w:styleId="CommentText">
    <w:name w:val="annotation text"/>
    <w:basedOn w:val="Normal"/>
    <w:link w:val="CommentTextChar"/>
    <w:uiPriority w:val="99"/>
    <w:unhideWhenUsed/>
    <w:rsid w:val="000F34E8"/>
    <w:pPr>
      <w:spacing w:line="240" w:lineRule="auto"/>
    </w:pPr>
    <w:rPr>
      <w:sz w:val="20"/>
      <w:szCs w:val="20"/>
    </w:rPr>
  </w:style>
  <w:style w:type="character" w:customStyle="1" w:styleId="CommentTextChar">
    <w:name w:val="Comment Text Char"/>
    <w:basedOn w:val="DefaultParagraphFont"/>
    <w:link w:val="CommentText"/>
    <w:uiPriority w:val="99"/>
    <w:rsid w:val="000F34E8"/>
    <w:rPr>
      <w:rFonts w:eastAsiaTheme="minorEastAsia"/>
      <w:sz w:val="20"/>
      <w:szCs w:val="20"/>
      <w:lang w:bidi="en-US"/>
    </w:rPr>
  </w:style>
  <w:style w:type="paragraph" w:styleId="CommentSubject">
    <w:name w:val="annotation subject"/>
    <w:basedOn w:val="CommentText"/>
    <w:next w:val="CommentText"/>
    <w:link w:val="CommentSubjectChar"/>
    <w:uiPriority w:val="99"/>
    <w:semiHidden/>
    <w:unhideWhenUsed/>
    <w:rsid w:val="000F34E8"/>
    <w:rPr>
      <w:b/>
      <w:bCs/>
    </w:rPr>
  </w:style>
  <w:style w:type="character" w:customStyle="1" w:styleId="CommentSubjectChar">
    <w:name w:val="Comment Subject Char"/>
    <w:basedOn w:val="CommentTextChar"/>
    <w:link w:val="CommentSubject"/>
    <w:uiPriority w:val="99"/>
    <w:semiHidden/>
    <w:rsid w:val="000F34E8"/>
    <w:rPr>
      <w:rFonts w:eastAsiaTheme="minorEastAsia"/>
      <w:b/>
      <w:bCs/>
      <w:sz w:val="20"/>
      <w:szCs w:val="20"/>
      <w:lang w:bidi="en-US"/>
    </w:rPr>
  </w:style>
  <w:style w:type="paragraph" w:styleId="BalloonText">
    <w:name w:val="Balloon Text"/>
    <w:basedOn w:val="Normal"/>
    <w:link w:val="BalloonTextChar"/>
    <w:uiPriority w:val="99"/>
    <w:semiHidden/>
    <w:unhideWhenUsed/>
    <w:rsid w:val="000F34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34E8"/>
    <w:rPr>
      <w:rFonts w:ascii="Segoe UI" w:hAnsi="Segoe UI" w:eastAsiaTheme="minorEastAsia" w:cs="Segoe UI"/>
      <w:sz w:val="18"/>
      <w:szCs w:val="18"/>
      <w:lang w:bidi="en-US"/>
    </w:rPr>
  </w:style>
  <w:style w:type="character" w:styleId="LineNumber">
    <w:name w:val="line number"/>
    <w:basedOn w:val="DefaultParagraphFont"/>
    <w:uiPriority w:val="99"/>
    <w:semiHidden/>
    <w:unhideWhenUsed/>
    <w:rsid w:val="000F34E8"/>
  </w:style>
  <w:style w:type="paragraph" w:styleId="Revision">
    <w:name w:val="Revision"/>
    <w:hidden/>
    <w:uiPriority w:val="99"/>
    <w:semiHidden/>
    <w:rsid w:val="000F34E8"/>
    <w:pPr>
      <w:spacing w:after="0" w:line="240" w:lineRule="auto"/>
    </w:pPr>
    <w:rPr>
      <w:rFonts w:eastAsiaTheme="minorEastAsia"/>
      <w:lang w:bidi="en-US"/>
    </w:rPr>
  </w:style>
  <w:style w:type="character" w:customStyle="1" w:styleId="UnresolvedMention">
    <w:name w:val="Unresolved Mention"/>
    <w:basedOn w:val="DefaultParagraphFont"/>
    <w:uiPriority w:val="99"/>
    <w:semiHidden/>
    <w:unhideWhenUsed/>
    <w:rsid w:val="000F34E8"/>
    <w:rPr>
      <w:color w:val="605E5C"/>
      <w:shd w:val="clear" w:color="auto" w:fill="E1DFDD"/>
    </w:rPr>
  </w:style>
  <w:style w:type="character" w:customStyle="1" w:styleId="cf01">
    <w:name w:val="cf01"/>
    <w:basedOn w:val="DefaultParagraphFont"/>
    <w:rsid w:val="00837C94"/>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mailto:duncan.field@esneft.nhs.uk" TargetMode="External" /><Relationship Id="rId11" Type="http://schemas.openxmlformats.org/officeDocument/2006/relationships/hyperlink" Target="mailto:honey.thomas@northumbria-healthcare.nhs.uk" TargetMode="External" /><Relationship Id="rId12" Type="http://schemas.openxmlformats.org/officeDocument/2006/relationships/hyperlink" Target="mailto:richard.bala@uhd.nhs.uk" TargetMode="External" /><Relationship Id="rId13" Type="http://schemas.openxmlformats.org/officeDocument/2006/relationships/hyperlink" Target="mailto:ross.hunter3@nhs.net" TargetMode="External" /><Relationship Id="rId14" Type="http://schemas.openxmlformats.org/officeDocument/2006/relationships/hyperlink" Target="mailto:roy.gardner@glasgow.ac.uk" TargetMode="External" /><Relationship Id="rId15" Type="http://schemas.openxmlformats.org/officeDocument/2006/relationships/hyperlink" Target="mailto:david.wilson45@nhs.net" TargetMode="External" /><Relationship Id="rId16" Type="http://schemas.openxmlformats.org/officeDocument/2006/relationships/hyperlink" Target="mailto:mark.gallagher@stgeorges.nhs.uk" TargetMode="External" /><Relationship Id="rId17" Type="http://schemas.openxmlformats.org/officeDocument/2006/relationships/hyperlink" Target="mailto:julian.ormerod@ouh.nhs.uk" TargetMode="External" /><Relationship Id="rId18" Type="http://schemas.openxmlformats.org/officeDocument/2006/relationships/hyperlink" Target="mailto:john.paisey@uhs.nhs.uk" TargetMode="External" /><Relationship Id="rId19" Type="http://schemas.openxmlformats.org/officeDocument/2006/relationships/hyperlink" Target="mailto:nick.curzen@uhs.nhs.uk" TargetMode="External" /><Relationship Id="rId2" Type="http://schemas.openxmlformats.org/officeDocument/2006/relationships/webSettings" Target="webSettings.xml" /><Relationship Id="rId20" Type="http://schemas.openxmlformats.org/officeDocument/2006/relationships/hyperlink" Target="mailto:tim.betts@ouh.nhs.uk" TargetMode="External" /><Relationship Id="rId21" Type="http://schemas.openxmlformats.org/officeDocument/2006/relationships/hyperlink" Target="https://protect.checkpoint.com/v2/___https://www.mkuh.nhs.uk/___.bXQtcHJvZC1jcC1ldXcyLTE6dW5pdmVyc2l0eWhvc3BpdGFsc291dGhhbXB0b246YzpvOjRmZTY1YjYzNzg0MGNlOGFlZDU5ZWEyMDZjZmFhODczOjY6MDgwZDplNGZlN2JiOTQyNzk4ZGQ2ZTE1ZGQxOGM5OTQ5NDk4Y2MzYWY5Y2E4Zjc0NWE5YjllOGQ4NDBjMWJiNjUyMGY4OnA6VDpO" TargetMode="External" /><Relationship Id="rId22" Type="http://schemas.openxmlformats.org/officeDocument/2006/relationships/hyperlink" Target="mailto:andre.gala@ouh.nhs.uk" TargetMode="External" /><Relationship Id="rId23" Type="http://schemas.openxmlformats.org/officeDocument/2006/relationships/footer" Target="footer1.xml" /><Relationship Id="rId24" Type="http://schemas.openxmlformats.org/officeDocument/2006/relationships/image" Target="media/image1.jpeg" /><Relationship Id="rId25" Type="http://schemas.openxmlformats.org/officeDocument/2006/relationships/image" Target="media/image2.jpeg" /><Relationship Id="rId26" Type="http://schemas.openxmlformats.org/officeDocument/2006/relationships/image" Target="media/image3.jpeg" /><Relationship Id="rId27" Type="http://schemas.openxmlformats.org/officeDocument/2006/relationships/image" Target="media/image4.jpeg" /><Relationship Id="rId28" Type="http://schemas.openxmlformats.org/officeDocument/2006/relationships/theme" Target="theme/theme1.xml" /><Relationship Id="rId29" Type="http://schemas.openxmlformats.org/officeDocument/2006/relationships/numbering" Target="numbering.xml" /><Relationship Id="rId3" Type="http://schemas.openxmlformats.org/officeDocument/2006/relationships/fontTable" Target="fontTable.xml" /><Relationship Id="rId30" Type="http://schemas.openxmlformats.org/officeDocument/2006/relationships/styles" Target="styles.xml" /><Relationship Id="rId4" Type="http://schemas.openxmlformats.org/officeDocument/2006/relationships/customXml" Target="../customXml/item1.xml" /><Relationship Id="rId5" Type="http://schemas.openxmlformats.org/officeDocument/2006/relationships/hyperlink" Target="mailto:a.briosaegala@gmail.com" TargetMode="External" /><Relationship Id="rId6" Type="http://schemas.openxmlformats.org/officeDocument/2006/relationships/hyperlink" Target="mailto:mtbpope@doctors.org.uk" TargetMode="External" /><Relationship Id="rId7" Type="http://schemas.openxmlformats.org/officeDocument/2006/relationships/hyperlink" Target="mailto:milenaleo@yahoo.it" TargetMode="External" /><Relationship Id="rId8" Type="http://schemas.openxmlformats.org/officeDocument/2006/relationships/hyperlink" Target="mailto:alex.sharp@ouh.nhs.uk" TargetMode="External" /><Relationship Id="rId9" Type="http://schemas.openxmlformats.org/officeDocument/2006/relationships/hyperlink" Target="mailto:abhirup.banerjee@eng.ox.ac.uk"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69CCF1-6178-1247-B65B-17F410BEE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7</Pages>
  <Words>8506</Words>
  <Characters>48485</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 Gala</dc:creator>
  <cp:lastModifiedBy>Andre Gala</cp:lastModifiedBy>
  <cp:revision>3</cp:revision>
  <cp:lastPrinted>2023-03-09T13:45:00Z</cp:lastPrinted>
  <dcterms:created xsi:type="dcterms:W3CDTF">2024-07-05T14:59:00Z</dcterms:created>
  <dcterms:modified xsi:type="dcterms:W3CDTF">2024-07-05T15:04:00Z</dcterms:modified>
</cp:coreProperties>
</file>